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1A9E2D" w14:textId="544005FF" w:rsidR="00F63847" w:rsidRPr="0043796F" w:rsidRDefault="00E84427" w:rsidP="005245A0">
      <w:pPr>
        <w:jc w:val="both"/>
      </w:pPr>
      <w:r w:rsidRPr="0043796F">
        <w:t xml:space="preserve">A </w:t>
      </w:r>
      <w:r w:rsidR="00F63847" w:rsidRPr="0043796F">
        <w:t>COMPARATIVE STUDY OF SENTIMENT ANALYSIS</w:t>
      </w:r>
    </w:p>
    <w:p w14:paraId="6DE05A2C" w14:textId="684CF81E" w:rsidR="005D2BBB" w:rsidRPr="0043796F" w:rsidRDefault="005D2BBB" w:rsidP="005245A0">
      <w:pPr>
        <w:jc w:val="both"/>
      </w:pPr>
      <w:r w:rsidRPr="0043796F">
        <w:t>FOR MOVIE REVIEWS</w:t>
      </w:r>
    </w:p>
    <w:p w14:paraId="29C43C84" w14:textId="77777777" w:rsidR="00F63847" w:rsidRPr="0043796F" w:rsidRDefault="00F63847" w:rsidP="005245A0">
      <w:pPr>
        <w:jc w:val="both"/>
      </w:pPr>
    </w:p>
    <w:p w14:paraId="5232DEB7" w14:textId="057A140B" w:rsidR="00F63847" w:rsidRPr="0043796F" w:rsidRDefault="00F63847" w:rsidP="005245A0">
      <w:pPr>
        <w:jc w:val="both"/>
      </w:pPr>
    </w:p>
    <w:p w14:paraId="375F8C04" w14:textId="47D7C457" w:rsidR="00F63847" w:rsidRPr="0043796F" w:rsidRDefault="00F63847" w:rsidP="005245A0">
      <w:pPr>
        <w:jc w:val="both"/>
      </w:pPr>
    </w:p>
    <w:p w14:paraId="3B940E4E" w14:textId="39F591DD" w:rsidR="00F63847" w:rsidRPr="0043796F" w:rsidRDefault="00F63847" w:rsidP="005245A0">
      <w:pPr>
        <w:jc w:val="both"/>
      </w:pPr>
    </w:p>
    <w:p w14:paraId="14E3C2D2" w14:textId="00B5A34C" w:rsidR="00F63847" w:rsidRPr="0043796F" w:rsidRDefault="00F63847" w:rsidP="005245A0">
      <w:pPr>
        <w:jc w:val="both"/>
      </w:pPr>
    </w:p>
    <w:p w14:paraId="53464624" w14:textId="49FDC160" w:rsidR="00F63847" w:rsidRPr="0043796F" w:rsidRDefault="00F63847" w:rsidP="005245A0">
      <w:pPr>
        <w:jc w:val="both"/>
      </w:pPr>
    </w:p>
    <w:p w14:paraId="26F04D34" w14:textId="77777777" w:rsidR="00F63847" w:rsidRPr="0043796F" w:rsidRDefault="00F63847" w:rsidP="005245A0">
      <w:pPr>
        <w:jc w:val="both"/>
      </w:pPr>
    </w:p>
    <w:p w14:paraId="0496FF6F" w14:textId="2F6FBC6E" w:rsidR="00F63847" w:rsidRPr="0043796F" w:rsidRDefault="00F63847" w:rsidP="005245A0">
      <w:pPr>
        <w:jc w:val="both"/>
      </w:pPr>
      <w:r w:rsidRPr="0043796F">
        <w:t>Student Name: SANKET TALAVIYA</w:t>
      </w:r>
    </w:p>
    <w:p w14:paraId="2FD1ED7D" w14:textId="0C52C97A" w:rsidR="00F63847" w:rsidRPr="0043796F" w:rsidRDefault="00F63847" w:rsidP="005245A0">
      <w:pPr>
        <w:jc w:val="both"/>
      </w:pPr>
      <w:r w:rsidRPr="0043796F">
        <w:t xml:space="preserve">Student ID – </w:t>
      </w:r>
      <w:r w:rsidRPr="0043796F">
        <w:rPr>
          <w:sz w:val="26"/>
          <w:szCs w:val="26"/>
          <w:lang w:val="en-GB"/>
        </w:rPr>
        <w:t>969198</w:t>
      </w:r>
    </w:p>
    <w:p w14:paraId="239095AD" w14:textId="6C9C8FE4" w:rsidR="00F63847" w:rsidRPr="0043796F" w:rsidRDefault="00F63847" w:rsidP="005245A0">
      <w:pPr>
        <w:jc w:val="both"/>
      </w:pPr>
    </w:p>
    <w:p w14:paraId="4D49060E" w14:textId="6BCE88BF" w:rsidR="00F63847" w:rsidRPr="0043796F" w:rsidRDefault="00F63847" w:rsidP="005245A0">
      <w:pPr>
        <w:jc w:val="both"/>
      </w:pPr>
    </w:p>
    <w:p w14:paraId="6D6104D0" w14:textId="3E02A276" w:rsidR="00F63847" w:rsidRPr="0043796F" w:rsidRDefault="00F63847" w:rsidP="005245A0">
      <w:pPr>
        <w:jc w:val="both"/>
      </w:pPr>
    </w:p>
    <w:p w14:paraId="061F6F4C" w14:textId="7EFD75B2" w:rsidR="00F63847" w:rsidRPr="0043796F" w:rsidRDefault="00F63847" w:rsidP="005245A0">
      <w:pPr>
        <w:jc w:val="both"/>
      </w:pPr>
    </w:p>
    <w:p w14:paraId="445AA133" w14:textId="63E6EF14" w:rsidR="00F63847" w:rsidRPr="0043796F" w:rsidRDefault="00F63847" w:rsidP="005245A0">
      <w:pPr>
        <w:jc w:val="both"/>
      </w:pPr>
    </w:p>
    <w:p w14:paraId="2D6EAC08" w14:textId="09CA799D" w:rsidR="00F63847" w:rsidRPr="0043796F" w:rsidRDefault="00F63847" w:rsidP="005245A0">
      <w:pPr>
        <w:jc w:val="both"/>
      </w:pPr>
    </w:p>
    <w:p w14:paraId="37A8332F" w14:textId="77777777" w:rsidR="00F63847" w:rsidRPr="0043796F" w:rsidRDefault="00F63847" w:rsidP="005245A0">
      <w:pPr>
        <w:jc w:val="both"/>
      </w:pPr>
    </w:p>
    <w:p w14:paraId="7CCAC956" w14:textId="77777777" w:rsidR="00F63847" w:rsidRPr="0043796F" w:rsidRDefault="00F63847" w:rsidP="005245A0">
      <w:pPr>
        <w:jc w:val="both"/>
      </w:pPr>
      <w:r w:rsidRPr="0043796F">
        <w:t>Under the supervision of</w:t>
      </w:r>
    </w:p>
    <w:p w14:paraId="0A9AF0FD" w14:textId="1134912E" w:rsidR="00F63847" w:rsidRPr="0043796F" w:rsidRDefault="00F63847" w:rsidP="005245A0">
      <w:pPr>
        <w:jc w:val="both"/>
      </w:pPr>
      <w:r w:rsidRPr="0043796F">
        <w:rPr>
          <w:highlight w:val="yellow"/>
        </w:rPr>
        <w:t>ANURAG MAJI</w:t>
      </w:r>
    </w:p>
    <w:p w14:paraId="0F21E70D" w14:textId="22A98E94" w:rsidR="00F63847" w:rsidRPr="0043796F" w:rsidRDefault="00F63847" w:rsidP="005245A0">
      <w:pPr>
        <w:jc w:val="both"/>
      </w:pPr>
    </w:p>
    <w:p w14:paraId="5DCF87B9" w14:textId="7D96BABD" w:rsidR="00F63847" w:rsidRPr="0043796F" w:rsidRDefault="00F63847" w:rsidP="005245A0">
      <w:pPr>
        <w:jc w:val="both"/>
      </w:pPr>
    </w:p>
    <w:p w14:paraId="1A86F281" w14:textId="4611EC7F" w:rsidR="00F63847" w:rsidRPr="0043796F" w:rsidRDefault="00F63847" w:rsidP="005245A0">
      <w:pPr>
        <w:jc w:val="both"/>
      </w:pPr>
    </w:p>
    <w:p w14:paraId="38AA8F5E" w14:textId="024ACAB7" w:rsidR="00F63847" w:rsidRPr="0043796F" w:rsidRDefault="00F63847" w:rsidP="005245A0">
      <w:pPr>
        <w:jc w:val="both"/>
      </w:pPr>
    </w:p>
    <w:p w14:paraId="37FF797E" w14:textId="5EE4B854" w:rsidR="00F63847" w:rsidRPr="0043796F" w:rsidRDefault="00F63847" w:rsidP="005245A0">
      <w:pPr>
        <w:jc w:val="both"/>
      </w:pPr>
    </w:p>
    <w:p w14:paraId="07805B64" w14:textId="623EBBE1" w:rsidR="00F63847" w:rsidRPr="0043796F" w:rsidRDefault="00F63847" w:rsidP="005245A0">
      <w:pPr>
        <w:jc w:val="both"/>
      </w:pPr>
    </w:p>
    <w:p w14:paraId="5C01B05D" w14:textId="77777777" w:rsidR="00F63847" w:rsidRPr="0043796F" w:rsidRDefault="00F63847" w:rsidP="005245A0">
      <w:pPr>
        <w:jc w:val="both"/>
      </w:pPr>
    </w:p>
    <w:p w14:paraId="497D3FCA" w14:textId="77777777" w:rsidR="00F63847" w:rsidRPr="0043796F" w:rsidRDefault="00F63847" w:rsidP="005245A0">
      <w:pPr>
        <w:jc w:val="both"/>
        <w:rPr>
          <w:b/>
          <w:bCs/>
        </w:rPr>
      </w:pPr>
      <w:r w:rsidRPr="0043796F">
        <w:rPr>
          <w:b/>
          <w:bCs/>
        </w:rPr>
        <w:t>Research Proposal</w:t>
      </w:r>
    </w:p>
    <w:p w14:paraId="6504F6D5" w14:textId="77777777" w:rsidR="00F63847" w:rsidRPr="0043796F" w:rsidRDefault="00F63847" w:rsidP="005245A0">
      <w:pPr>
        <w:jc w:val="both"/>
      </w:pPr>
    </w:p>
    <w:p w14:paraId="0A7E2A0A" w14:textId="794097D1" w:rsidR="00F63847" w:rsidRPr="0043796F" w:rsidRDefault="00F63847" w:rsidP="005245A0">
      <w:pPr>
        <w:jc w:val="both"/>
      </w:pPr>
      <w:r w:rsidRPr="0043796F">
        <w:t xml:space="preserve">Liverpool John </w:t>
      </w:r>
      <w:proofErr w:type="spellStart"/>
      <w:r w:rsidRPr="0043796F">
        <w:t>Moores</w:t>
      </w:r>
      <w:proofErr w:type="spellEnd"/>
      <w:r w:rsidRPr="0043796F">
        <w:t xml:space="preserve"> University - Master’s in ML and AI.</w:t>
      </w:r>
    </w:p>
    <w:p w14:paraId="251F8140" w14:textId="77777777" w:rsidR="00F63847" w:rsidRPr="0043796F" w:rsidRDefault="00F63847" w:rsidP="005245A0">
      <w:pPr>
        <w:jc w:val="both"/>
      </w:pPr>
    </w:p>
    <w:p w14:paraId="4453DD2E" w14:textId="5090F3B2" w:rsidR="0025638F" w:rsidRPr="0043796F" w:rsidRDefault="00F63847" w:rsidP="005245A0">
      <w:pPr>
        <w:jc w:val="both"/>
      </w:pPr>
      <w:r w:rsidRPr="0043796F">
        <w:t>DECEMBER 2020</w:t>
      </w:r>
    </w:p>
    <w:p w14:paraId="63E1E3AE" w14:textId="6BE87941" w:rsidR="00287A69" w:rsidRPr="0043796F" w:rsidRDefault="00287A69" w:rsidP="005245A0">
      <w:pPr>
        <w:jc w:val="both"/>
      </w:pPr>
    </w:p>
    <w:p w14:paraId="508093CB" w14:textId="6FB2C336" w:rsidR="00287A69" w:rsidRPr="0043796F" w:rsidRDefault="00287A69" w:rsidP="005245A0">
      <w:pPr>
        <w:jc w:val="both"/>
      </w:pPr>
    </w:p>
    <w:p w14:paraId="37F7E11C" w14:textId="7231A54D" w:rsidR="00287A69" w:rsidRPr="0043796F" w:rsidRDefault="00287A69" w:rsidP="005245A0">
      <w:pPr>
        <w:jc w:val="both"/>
      </w:pPr>
    </w:p>
    <w:p w14:paraId="759F7720" w14:textId="01AA0615" w:rsidR="00947D4B" w:rsidRPr="0043796F" w:rsidRDefault="00947D4B" w:rsidP="005245A0">
      <w:pPr>
        <w:jc w:val="both"/>
      </w:pPr>
    </w:p>
    <w:p w14:paraId="72B8060E" w14:textId="18CD2A4B" w:rsidR="00947D4B" w:rsidRPr="0043796F" w:rsidRDefault="00947D4B" w:rsidP="005245A0">
      <w:pPr>
        <w:jc w:val="both"/>
      </w:pPr>
    </w:p>
    <w:p w14:paraId="11DC5125" w14:textId="4C21C05F" w:rsidR="00947D4B" w:rsidRPr="0043796F" w:rsidRDefault="00947D4B" w:rsidP="005245A0">
      <w:pPr>
        <w:jc w:val="both"/>
      </w:pPr>
    </w:p>
    <w:p w14:paraId="45DDE4BD" w14:textId="6C9CF389" w:rsidR="00947D4B" w:rsidRPr="0043796F" w:rsidRDefault="00947D4B" w:rsidP="005245A0">
      <w:pPr>
        <w:jc w:val="both"/>
      </w:pPr>
    </w:p>
    <w:p w14:paraId="5C37B68B" w14:textId="6062E25D" w:rsidR="00947D4B" w:rsidRPr="0043796F" w:rsidRDefault="00947D4B" w:rsidP="005245A0">
      <w:pPr>
        <w:jc w:val="both"/>
      </w:pPr>
    </w:p>
    <w:p w14:paraId="4C92EAE4" w14:textId="3B4A1641" w:rsidR="00947D4B" w:rsidRPr="0043796F" w:rsidRDefault="00947D4B" w:rsidP="005245A0">
      <w:pPr>
        <w:jc w:val="both"/>
      </w:pPr>
    </w:p>
    <w:p w14:paraId="244484E5" w14:textId="73AB1164" w:rsidR="00947D4B" w:rsidRPr="0043796F" w:rsidRDefault="00947D4B" w:rsidP="005245A0">
      <w:pPr>
        <w:jc w:val="both"/>
      </w:pPr>
    </w:p>
    <w:p w14:paraId="04C71F1F" w14:textId="66018A0D" w:rsidR="00947D4B" w:rsidRPr="0043796F" w:rsidRDefault="00947D4B" w:rsidP="005245A0">
      <w:pPr>
        <w:jc w:val="both"/>
      </w:pPr>
    </w:p>
    <w:p w14:paraId="641A11DA" w14:textId="572BBF12" w:rsidR="00947D4B" w:rsidRPr="0043796F" w:rsidRDefault="00947D4B" w:rsidP="005245A0">
      <w:pPr>
        <w:jc w:val="both"/>
      </w:pPr>
    </w:p>
    <w:p w14:paraId="444DFE70" w14:textId="7F26F3E9" w:rsidR="00947D4B" w:rsidRPr="0043796F" w:rsidRDefault="00947D4B" w:rsidP="005245A0">
      <w:pPr>
        <w:jc w:val="both"/>
      </w:pPr>
    </w:p>
    <w:p w14:paraId="1468410F" w14:textId="752B016E" w:rsidR="00947D4B" w:rsidRPr="0043796F" w:rsidRDefault="00947D4B" w:rsidP="005245A0">
      <w:pPr>
        <w:jc w:val="both"/>
      </w:pPr>
    </w:p>
    <w:p w14:paraId="0DE2DDAA" w14:textId="77777777" w:rsidR="000E6F27" w:rsidRPr="0043796F" w:rsidRDefault="000E6F27" w:rsidP="005245A0">
      <w:pPr>
        <w:jc w:val="both"/>
      </w:pPr>
    </w:p>
    <w:p w14:paraId="28339CCD" w14:textId="5F1329EE" w:rsidR="00947D4B" w:rsidRPr="0043796F" w:rsidRDefault="00947D4B" w:rsidP="005245A0">
      <w:pPr>
        <w:jc w:val="both"/>
      </w:pPr>
    </w:p>
    <w:p w14:paraId="353A8EB6" w14:textId="6EE957A3" w:rsidR="00947D4B" w:rsidRPr="0043796F" w:rsidRDefault="00BE1B34" w:rsidP="005245A0">
      <w:pPr>
        <w:pStyle w:val="Heading1"/>
        <w:jc w:val="both"/>
        <w:rPr>
          <w:rFonts w:cs="Times New Roman"/>
          <w:sz w:val="24"/>
          <w:szCs w:val="24"/>
        </w:rPr>
      </w:pPr>
      <w:r w:rsidRPr="0043796F">
        <w:rPr>
          <w:rFonts w:cs="Times New Roman"/>
          <w:sz w:val="24"/>
          <w:szCs w:val="24"/>
        </w:rPr>
        <w:lastRenderedPageBreak/>
        <w:tab/>
      </w:r>
      <w:r w:rsidRPr="0043796F">
        <w:rPr>
          <w:rFonts w:cs="Times New Roman"/>
          <w:sz w:val="24"/>
          <w:szCs w:val="24"/>
        </w:rPr>
        <w:tab/>
      </w:r>
      <w:r w:rsidRPr="0043796F">
        <w:rPr>
          <w:rFonts w:cs="Times New Roman"/>
          <w:sz w:val="24"/>
          <w:szCs w:val="24"/>
        </w:rPr>
        <w:tab/>
      </w:r>
      <w:r w:rsidRPr="0043796F">
        <w:rPr>
          <w:rFonts w:cs="Times New Roman"/>
          <w:sz w:val="24"/>
          <w:szCs w:val="24"/>
        </w:rPr>
        <w:tab/>
      </w:r>
      <w:bookmarkStart w:id="0" w:name="_Toc69066180"/>
      <w:r w:rsidR="00947D4B" w:rsidRPr="0043796F">
        <w:rPr>
          <w:rFonts w:cs="Times New Roman"/>
          <w:sz w:val="24"/>
          <w:szCs w:val="24"/>
        </w:rPr>
        <w:t>Abstract</w:t>
      </w:r>
      <w:bookmarkEnd w:id="0"/>
    </w:p>
    <w:p w14:paraId="2281A074" w14:textId="77777777" w:rsidR="00947D4B" w:rsidRPr="0043796F" w:rsidRDefault="00947D4B" w:rsidP="005245A0">
      <w:pPr>
        <w:jc w:val="both"/>
      </w:pPr>
    </w:p>
    <w:p w14:paraId="73049C0C" w14:textId="26D1A5E2" w:rsidR="007C513F" w:rsidRPr="0043796F" w:rsidRDefault="004F779C" w:rsidP="005245A0">
      <w:pPr>
        <w:spacing w:line="360" w:lineRule="auto"/>
        <w:jc w:val="both"/>
        <w:rPr>
          <w:lang w:val="en-US"/>
        </w:rPr>
      </w:pPr>
      <w:r w:rsidRPr="0043796F">
        <w:rPr>
          <w:lang w:val="en-US"/>
        </w:rPr>
        <w:t xml:space="preserve">In today’s world, Sentiment analysis has become the need of the hour for opinion mining on variety of subjects. </w:t>
      </w:r>
      <w:r w:rsidR="00A54C02" w:rsidRPr="0043796F">
        <w:rPr>
          <w:lang w:val="en-US"/>
        </w:rPr>
        <w:t xml:space="preserve">It has various applications in marketing, e-commerce, advertising, politics and research. </w:t>
      </w:r>
      <w:r w:rsidR="00C45299" w:rsidRPr="0043796F">
        <w:rPr>
          <w:lang w:val="en-US"/>
        </w:rPr>
        <w:t xml:space="preserve">Day by day people expressing their sentiments over </w:t>
      </w:r>
      <w:r w:rsidR="00247564" w:rsidRPr="0043796F">
        <w:rPr>
          <w:lang w:val="en-US"/>
        </w:rPr>
        <w:t>internet</w:t>
      </w:r>
      <w:r w:rsidR="003F7723" w:rsidRPr="0043796F">
        <w:rPr>
          <w:lang w:val="en-US"/>
        </w:rPr>
        <w:t xml:space="preserve">, </w:t>
      </w:r>
      <w:r w:rsidR="003E101A" w:rsidRPr="0043796F">
        <w:rPr>
          <w:lang w:val="en-US"/>
        </w:rPr>
        <w:t xml:space="preserve">different </w:t>
      </w:r>
      <w:r w:rsidR="003F7723" w:rsidRPr="0043796F">
        <w:rPr>
          <w:lang w:val="en-US"/>
        </w:rPr>
        <w:t>websites and social media</w:t>
      </w:r>
      <w:r w:rsidR="00C45299" w:rsidRPr="0043796F">
        <w:rPr>
          <w:lang w:val="en-US"/>
        </w:rPr>
        <w:t xml:space="preserve"> </w:t>
      </w:r>
      <w:r w:rsidR="00C7775E" w:rsidRPr="0043796F">
        <w:rPr>
          <w:lang w:val="en-US"/>
        </w:rPr>
        <w:t>are</w:t>
      </w:r>
      <w:r w:rsidR="00C45299" w:rsidRPr="0043796F">
        <w:rPr>
          <w:lang w:val="en-US"/>
        </w:rPr>
        <w:t xml:space="preserve"> increasing. Sentiment analysis is the process of identifying the classifying these opinions.</w:t>
      </w:r>
      <w:r w:rsidR="00A92EB7" w:rsidRPr="0043796F">
        <w:rPr>
          <w:lang w:val="en-US"/>
        </w:rPr>
        <w:t xml:space="preserve"> If one doesn’t apply machine learning and AI techniques to find out overall sentiments of the particular topic going through all reviews/comments. It would take humongous effort to label this review comments manually to figure out overall sentiments.</w:t>
      </w:r>
      <w:r w:rsidR="00F43401" w:rsidRPr="0043796F">
        <w:rPr>
          <w:lang w:val="en-US"/>
        </w:rPr>
        <w:t xml:space="preserve"> </w:t>
      </w:r>
      <w:r w:rsidR="00667C24" w:rsidRPr="0043796F">
        <w:rPr>
          <w:lang w:val="en-US"/>
        </w:rPr>
        <w:t>So,</w:t>
      </w:r>
      <w:r w:rsidR="0018470E" w:rsidRPr="0043796F">
        <w:rPr>
          <w:lang w:val="en-US"/>
        </w:rPr>
        <w:t xml:space="preserve"> </w:t>
      </w:r>
      <w:proofErr w:type="gramStart"/>
      <w:r w:rsidR="0018470E" w:rsidRPr="0043796F">
        <w:rPr>
          <w:lang w:val="en-US"/>
        </w:rPr>
        <w:t>If</w:t>
      </w:r>
      <w:proofErr w:type="gramEnd"/>
      <w:r w:rsidR="0018470E" w:rsidRPr="0043796F">
        <w:rPr>
          <w:lang w:val="en-US"/>
        </w:rPr>
        <w:t xml:space="preserve"> we automate sentiment analysis activity using machine learning and AI, It can help saving lot of human efforts. </w:t>
      </w:r>
      <w:r w:rsidR="00BC7A8B" w:rsidRPr="0043796F">
        <w:rPr>
          <w:lang w:val="en-US"/>
        </w:rPr>
        <w:t xml:space="preserve">Also, </w:t>
      </w:r>
      <w:r w:rsidR="00A602A5" w:rsidRPr="0043796F">
        <w:rPr>
          <w:lang w:val="en-US"/>
        </w:rPr>
        <w:t>one</w:t>
      </w:r>
      <w:r w:rsidR="00BC7A8B" w:rsidRPr="0043796F">
        <w:rPr>
          <w:lang w:val="en-US"/>
        </w:rPr>
        <w:t xml:space="preserve"> problem in this space is that best model depends on the characteristics of the dataset model is trained on. </w:t>
      </w:r>
      <w:r w:rsidR="00F43401" w:rsidRPr="0043796F">
        <w:rPr>
          <w:lang w:val="en-US"/>
        </w:rPr>
        <w:t xml:space="preserve">In this research </w:t>
      </w:r>
      <w:r w:rsidR="00BE1B34" w:rsidRPr="0043796F">
        <w:rPr>
          <w:lang w:val="en-US"/>
        </w:rPr>
        <w:t>work</w:t>
      </w:r>
      <w:r w:rsidR="00F43401" w:rsidRPr="0043796F">
        <w:rPr>
          <w:lang w:val="en-US"/>
        </w:rPr>
        <w:t xml:space="preserve"> I am </w:t>
      </w:r>
      <w:r w:rsidR="00BE1B34" w:rsidRPr="0043796F">
        <w:rPr>
          <w:lang w:val="en-US"/>
        </w:rPr>
        <w:t>going</w:t>
      </w:r>
      <w:r w:rsidR="00F43401" w:rsidRPr="0043796F">
        <w:rPr>
          <w:lang w:val="en-US"/>
        </w:rPr>
        <w:t xml:space="preserve"> to compare different</w:t>
      </w:r>
      <w:r w:rsidR="006F7AE4" w:rsidRPr="0043796F">
        <w:rPr>
          <w:lang w:val="en-US"/>
        </w:rPr>
        <w:t xml:space="preserve"> </w:t>
      </w:r>
      <w:r w:rsidR="00F43401" w:rsidRPr="0043796F">
        <w:rPr>
          <w:lang w:val="en-US"/>
        </w:rPr>
        <w:t xml:space="preserve">models like Logistic Regression, SVM, XGBoost, Random Forrest Ensemble </w:t>
      </w:r>
      <w:r w:rsidR="00003E26" w:rsidRPr="0043796F">
        <w:rPr>
          <w:lang w:val="en-US"/>
        </w:rPr>
        <w:t>and</w:t>
      </w:r>
      <w:r w:rsidR="00F43401" w:rsidRPr="0043796F">
        <w:rPr>
          <w:lang w:val="en-US"/>
        </w:rPr>
        <w:t xml:space="preserve"> the </w:t>
      </w:r>
      <w:r w:rsidR="00F3310D" w:rsidRPr="0043796F">
        <w:rPr>
          <w:lang w:val="en-US"/>
        </w:rPr>
        <w:t>state-of-the-art</w:t>
      </w:r>
      <w:r w:rsidR="00F43401" w:rsidRPr="0043796F">
        <w:rPr>
          <w:lang w:val="en-US"/>
        </w:rPr>
        <w:t xml:space="preserve"> models like BERT</w:t>
      </w:r>
      <w:r w:rsidR="009D024F" w:rsidRPr="0043796F">
        <w:rPr>
          <w:lang w:val="en-US"/>
        </w:rPr>
        <w:t xml:space="preserve">.  All these models I am going to try after applying </w:t>
      </w:r>
      <w:r w:rsidR="009D024F" w:rsidRPr="0043796F">
        <w:rPr>
          <w:rFonts w:ascii="Calibri" w:hAnsi="Calibri" w:cs="Calibri"/>
          <w:lang w:val="en-US"/>
        </w:rPr>
        <w:t>﻿</w:t>
      </w:r>
      <w:r w:rsidR="009D024F" w:rsidRPr="0043796F">
        <w:rPr>
          <w:lang w:val="en-US"/>
        </w:rPr>
        <w:t>(1) TF-IDF (2) Word2Vec Embeddings and (3) BERT Embeddings</w:t>
      </w:r>
      <w:r w:rsidR="00AF42F8" w:rsidRPr="0043796F">
        <w:rPr>
          <w:lang w:val="en-US"/>
        </w:rPr>
        <w:t>.</w:t>
      </w:r>
      <w:r w:rsidR="0025638F" w:rsidRPr="0043796F">
        <w:rPr>
          <w:lang w:val="en-US"/>
        </w:rPr>
        <w:t xml:space="preserve"> And then using different </w:t>
      </w:r>
      <w:r w:rsidR="00612634" w:rsidRPr="0043796F">
        <w:rPr>
          <w:lang w:val="en-US"/>
        </w:rPr>
        <w:t xml:space="preserve">interpretability </w:t>
      </w:r>
      <w:r w:rsidR="0025638F" w:rsidRPr="0043796F">
        <w:rPr>
          <w:lang w:val="en-US"/>
        </w:rPr>
        <w:t xml:space="preserve">techniques </w:t>
      </w:r>
      <w:r w:rsidR="00612634" w:rsidRPr="0043796F">
        <w:rPr>
          <w:lang w:val="en-US"/>
        </w:rPr>
        <w:t>I will derive some insights for each</w:t>
      </w:r>
      <w:r w:rsidR="00F74E36" w:rsidRPr="0043796F">
        <w:rPr>
          <w:lang w:val="en-US"/>
        </w:rPr>
        <w:t xml:space="preserve"> of the models.</w:t>
      </w:r>
    </w:p>
    <w:p w14:paraId="3E9F7677" w14:textId="12FE5EA5" w:rsidR="007C513F" w:rsidRPr="0043796F" w:rsidRDefault="000A7725" w:rsidP="005245A0">
      <w:pPr>
        <w:spacing w:line="360" w:lineRule="auto"/>
        <w:jc w:val="both"/>
        <w:rPr>
          <w:lang w:val="en-US"/>
        </w:rPr>
      </w:pPr>
      <w:r w:rsidRPr="0043796F">
        <w:rPr>
          <w:lang w:val="en-US"/>
        </w:rPr>
        <w:tab/>
      </w:r>
    </w:p>
    <w:p w14:paraId="700E1967" w14:textId="67F16DD7" w:rsidR="007C513F" w:rsidRPr="0043796F" w:rsidRDefault="007C513F" w:rsidP="005245A0">
      <w:pPr>
        <w:spacing w:line="360" w:lineRule="auto"/>
        <w:jc w:val="both"/>
        <w:rPr>
          <w:lang w:val="en-US"/>
        </w:rPr>
      </w:pPr>
    </w:p>
    <w:p w14:paraId="340FC0D3" w14:textId="5B6531D2" w:rsidR="007C513F" w:rsidRPr="0043796F" w:rsidRDefault="007C513F" w:rsidP="005245A0">
      <w:pPr>
        <w:spacing w:line="360" w:lineRule="auto"/>
        <w:jc w:val="both"/>
        <w:rPr>
          <w:lang w:val="en-US"/>
        </w:rPr>
      </w:pPr>
    </w:p>
    <w:p w14:paraId="543536F4" w14:textId="188A1D8A" w:rsidR="007C513F" w:rsidRPr="0043796F" w:rsidRDefault="007C513F" w:rsidP="005245A0">
      <w:pPr>
        <w:spacing w:line="360" w:lineRule="auto"/>
        <w:jc w:val="both"/>
        <w:rPr>
          <w:lang w:val="en-US"/>
        </w:rPr>
      </w:pPr>
    </w:p>
    <w:p w14:paraId="059BE405" w14:textId="48873FB9" w:rsidR="007C513F" w:rsidRPr="0043796F" w:rsidRDefault="007C513F" w:rsidP="005245A0">
      <w:pPr>
        <w:spacing w:line="360" w:lineRule="auto"/>
        <w:jc w:val="both"/>
        <w:rPr>
          <w:lang w:val="en-US"/>
        </w:rPr>
      </w:pPr>
    </w:p>
    <w:p w14:paraId="07A486FC" w14:textId="4DDB1ECE" w:rsidR="007C513F" w:rsidRPr="0043796F" w:rsidRDefault="007C513F" w:rsidP="005245A0">
      <w:pPr>
        <w:spacing w:line="360" w:lineRule="auto"/>
        <w:jc w:val="both"/>
        <w:rPr>
          <w:lang w:val="en-US"/>
        </w:rPr>
      </w:pPr>
    </w:p>
    <w:p w14:paraId="6A399395" w14:textId="3DDFB7A9" w:rsidR="007C513F" w:rsidRPr="0043796F" w:rsidRDefault="007C513F" w:rsidP="005245A0">
      <w:pPr>
        <w:spacing w:line="360" w:lineRule="auto"/>
        <w:jc w:val="both"/>
        <w:rPr>
          <w:lang w:val="en-US"/>
        </w:rPr>
      </w:pPr>
    </w:p>
    <w:p w14:paraId="4A95A3E3" w14:textId="69BD1EF8" w:rsidR="007C513F" w:rsidRPr="0043796F" w:rsidRDefault="007C513F" w:rsidP="005245A0">
      <w:pPr>
        <w:spacing w:line="360" w:lineRule="auto"/>
        <w:jc w:val="both"/>
        <w:rPr>
          <w:lang w:val="en-US"/>
        </w:rPr>
      </w:pPr>
    </w:p>
    <w:p w14:paraId="1759F254" w14:textId="70B23902" w:rsidR="007C513F" w:rsidRPr="0043796F" w:rsidRDefault="007C513F" w:rsidP="005245A0">
      <w:pPr>
        <w:spacing w:line="360" w:lineRule="auto"/>
        <w:jc w:val="both"/>
        <w:rPr>
          <w:lang w:val="en-US"/>
        </w:rPr>
      </w:pPr>
    </w:p>
    <w:p w14:paraId="00420049" w14:textId="7F119C0D" w:rsidR="007C513F" w:rsidRPr="0043796F" w:rsidRDefault="007C513F" w:rsidP="005245A0">
      <w:pPr>
        <w:spacing w:line="360" w:lineRule="auto"/>
        <w:jc w:val="both"/>
        <w:rPr>
          <w:lang w:val="en-US"/>
        </w:rPr>
      </w:pPr>
    </w:p>
    <w:p w14:paraId="619C8D04" w14:textId="4DDAC910" w:rsidR="007C513F" w:rsidRPr="0043796F" w:rsidRDefault="007C513F" w:rsidP="005245A0">
      <w:pPr>
        <w:spacing w:line="360" w:lineRule="auto"/>
        <w:jc w:val="both"/>
        <w:rPr>
          <w:lang w:val="en-US"/>
        </w:rPr>
      </w:pPr>
    </w:p>
    <w:p w14:paraId="5D605941" w14:textId="544D08C6" w:rsidR="007C513F" w:rsidRPr="0043796F" w:rsidRDefault="007C513F" w:rsidP="005245A0">
      <w:pPr>
        <w:spacing w:line="360" w:lineRule="auto"/>
        <w:jc w:val="both"/>
        <w:rPr>
          <w:lang w:val="en-US"/>
        </w:rPr>
      </w:pPr>
    </w:p>
    <w:p w14:paraId="2A567EEE" w14:textId="5350329F" w:rsidR="007C513F" w:rsidRPr="0043796F" w:rsidRDefault="007C513F" w:rsidP="005245A0">
      <w:pPr>
        <w:spacing w:line="360" w:lineRule="auto"/>
        <w:jc w:val="both"/>
        <w:rPr>
          <w:lang w:val="en-US"/>
        </w:rPr>
      </w:pPr>
    </w:p>
    <w:p w14:paraId="46B2E683" w14:textId="584206E1" w:rsidR="007C513F" w:rsidRPr="0043796F" w:rsidRDefault="007C513F" w:rsidP="005245A0">
      <w:pPr>
        <w:spacing w:line="360" w:lineRule="auto"/>
        <w:jc w:val="both"/>
        <w:rPr>
          <w:lang w:val="en-US"/>
        </w:rPr>
      </w:pPr>
    </w:p>
    <w:p w14:paraId="780ED707" w14:textId="6C5C19F5" w:rsidR="007C513F" w:rsidRPr="0043796F" w:rsidRDefault="007C513F" w:rsidP="005245A0">
      <w:pPr>
        <w:spacing w:line="360" w:lineRule="auto"/>
        <w:jc w:val="both"/>
        <w:rPr>
          <w:lang w:val="en-US"/>
        </w:rPr>
      </w:pPr>
    </w:p>
    <w:p w14:paraId="245CB3EE" w14:textId="79775928" w:rsidR="007C513F" w:rsidRPr="0043796F" w:rsidRDefault="007C513F" w:rsidP="005245A0">
      <w:pPr>
        <w:spacing w:line="360" w:lineRule="auto"/>
        <w:jc w:val="both"/>
        <w:rPr>
          <w:lang w:val="en-US"/>
        </w:rPr>
      </w:pPr>
    </w:p>
    <w:p w14:paraId="72A44B30" w14:textId="23E573CA" w:rsidR="00A01915" w:rsidRPr="0043796F" w:rsidRDefault="00A01915" w:rsidP="005245A0">
      <w:pPr>
        <w:spacing w:line="360" w:lineRule="auto"/>
        <w:jc w:val="both"/>
        <w:rPr>
          <w:lang w:val="en-US"/>
        </w:rPr>
      </w:pPr>
    </w:p>
    <w:p w14:paraId="3497CFE5" w14:textId="3F0F50EB" w:rsidR="00A01915" w:rsidRPr="0043796F" w:rsidRDefault="00A01915" w:rsidP="005245A0">
      <w:pPr>
        <w:spacing w:line="360" w:lineRule="auto"/>
        <w:jc w:val="both"/>
        <w:rPr>
          <w:lang w:val="en-US"/>
        </w:rPr>
      </w:pPr>
    </w:p>
    <w:p w14:paraId="49A02136" w14:textId="77777777" w:rsidR="00A01915" w:rsidRPr="0043796F" w:rsidRDefault="00A01915" w:rsidP="005245A0">
      <w:pPr>
        <w:spacing w:line="360" w:lineRule="auto"/>
        <w:jc w:val="both"/>
        <w:rPr>
          <w:lang w:val="en-US"/>
        </w:rPr>
      </w:pPr>
    </w:p>
    <w:p w14:paraId="38E3DEC9" w14:textId="18E688D5" w:rsidR="007C513F" w:rsidRPr="0043796F" w:rsidRDefault="007C513F" w:rsidP="005245A0">
      <w:pPr>
        <w:spacing w:line="360" w:lineRule="auto"/>
        <w:jc w:val="both"/>
        <w:rPr>
          <w:lang w:val="en-US"/>
        </w:rPr>
      </w:pPr>
    </w:p>
    <w:p w14:paraId="5F1C159D" w14:textId="77777777" w:rsidR="007C513F" w:rsidRPr="0043796F" w:rsidRDefault="007C513F" w:rsidP="005245A0">
      <w:pPr>
        <w:spacing w:line="360" w:lineRule="auto"/>
        <w:jc w:val="both"/>
      </w:pPr>
    </w:p>
    <w:p w14:paraId="365A70D8" w14:textId="46A7D893" w:rsidR="00947D4B" w:rsidRPr="0043796F" w:rsidRDefault="00947D4B" w:rsidP="005245A0">
      <w:pPr>
        <w:spacing w:after="160" w:line="259" w:lineRule="auto"/>
        <w:jc w:val="both"/>
      </w:pPr>
    </w:p>
    <w:bookmarkStart w:id="1" w:name="_Hlk67913252" w:displacedByCustomXml="next"/>
    <w:sdt>
      <w:sdtPr>
        <w:rPr>
          <w:rFonts w:ascii="Times New Roman" w:eastAsia="Times New Roman" w:hAnsi="Times New Roman" w:cs="Times New Roman"/>
          <w:color w:val="auto"/>
          <w:sz w:val="20"/>
          <w:szCs w:val="20"/>
          <w:lang w:val="en-GB" w:eastAsia="en-GB"/>
        </w:rPr>
        <w:id w:val="1990508203"/>
        <w:docPartObj>
          <w:docPartGallery w:val="Table of Contents"/>
          <w:docPartUnique/>
        </w:docPartObj>
      </w:sdtPr>
      <w:sdtEndPr>
        <w:rPr>
          <w:b/>
          <w:bCs/>
          <w:noProof/>
          <w:sz w:val="24"/>
          <w:szCs w:val="24"/>
          <w:lang w:val="en-IN"/>
        </w:rPr>
      </w:sdtEndPr>
      <w:sdtContent>
        <w:p w14:paraId="2432EBBE" w14:textId="77777777" w:rsidR="00947D4B" w:rsidRPr="0043796F" w:rsidRDefault="00947D4B" w:rsidP="005245A0">
          <w:pPr>
            <w:pStyle w:val="TOCHeading"/>
            <w:jc w:val="both"/>
            <w:rPr>
              <w:rFonts w:ascii="Times New Roman" w:hAnsi="Times New Roman" w:cs="Times New Roman"/>
              <w:b/>
              <w:color w:val="auto"/>
              <w:sz w:val="24"/>
              <w:szCs w:val="24"/>
            </w:rPr>
          </w:pPr>
          <w:r w:rsidRPr="0043796F">
            <w:rPr>
              <w:rFonts w:ascii="Times New Roman" w:hAnsi="Times New Roman" w:cs="Times New Roman"/>
              <w:b/>
              <w:color w:val="auto"/>
              <w:sz w:val="24"/>
              <w:szCs w:val="24"/>
            </w:rPr>
            <w:t>Table of Contents</w:t>
          </w:r>
        </w:p>
        <w:p w14:paraId="508AA127" w14:textId="77777777" w:rsidR="00947D4B" w:rsidRPr="0043796F" w:rsidRDefault="00947D4B" w:rsidP="005245A0">
          <w:pPr>
            <w:jc w:val="both"/>
            <w:rPr>
              <w:lang w:val="en-US"/>
            </w:rPr>
          </w:pPr>
        </w:p>
        <w:p w14:paraId="1C97D7CE" w14:textId="16142359" w:rsidR="00ED05A1" w:rsidRPr="0043796F" w:rsidRDefault="00947D4B">
          <w:pPr>
            <w:pStyle w:val="TOC1"/>
            <w:tabs>
              <w:tab w:val="right" w:pos="9010"/>
            </w:tabs>
            <w:rPr>
              <w:rFonts w:ascii="Times New Roman" w:eastAsiaTheme="minorEastAsia" w:hAnsi="Times New Roman" w:cs="Times New Roman"/>
              <w:noProof/>
              <w:sz w:val="24"/>
              <w:szCs w:val="24"/>
              <w:lang w:val="en-IN"/>
            </w:rPr>
          </w:pPr>
          <w:r w:rsidRPr="0043796F">
            <w:rPr>
              <w:rFonts w:ascii="Times New Roman" w:hAnsi="Times New Roman" w:cs="Times New Roman"/>
              <w:sz w:val="24"/>
              <w:szCs w:val="24"/>
            </w:rPr>
            <w:fldChar w:fldCharType="begin"/>
          </w:r>
          <w:r w:rsidRPr="0043796F">
            <w:rPr>
              <w:rFonts w:ascii="Times New Roman" w:hAnsi="Times New Roman" w:cs="Times New Roman"/>
              <w:sz w:val="24"/>
              <w:szCs w:val="24"/>
            </w:rPr>
            <w:instrText xml:space="preserve"> TOC \o "1-3" \h \z \u </w:instrText>
          </w:r>
          <w:r w:rsidRPr="0043796F">
            <w:rPr>
              <w:rFonts w:ascii="Times New Roman" w:hAnsi="Times New Roman" w:cs="Times New Roman"/>
              <w:sz w:val="24"/>
              <w:szCs w:val="24"/>
            </w:rPr>
            <w:fldChar w:fldCharType="separate"/>
          </w:r>
          <w:hyperlink w:anchor="_Toc69066180" w:history="1">
            <w:r w:rsidR="00ED05A1" w:rsidRPr="0043796F">
              <w:rPr>
                <w:rStyle w:val="Hyperlink"/>
                <w:rFonts w:ascii="Times New Roman" w:eastAsiaTheme="majorEastAsia" w:hAnsi="Times New Roman" w:cs="Times New Roman"/>
                <w:noProof/>
              </w:rPr>
              <w:t>Abstract</w:t>
            </w:r>
            <w:r w:rsidR="00ED05A1" w:rsidRPr="0043796F">
              <w:rPr>
                <w:rFonts w:ascii="Times New Roman" w:hAnsi="Times New Roman" w:cs="Times New Roman"/>
                <w:noProof/>
                <w:webHidden/>
              </w:rPr>
              <w:tab/>
            </w:r>
            <w:r w:rsidR="00ED05A1" w:rsidRPr="0043796F">
              <w:rPr>
                <w:rFonts w:ascii="Times New Roman" w:hAnsi="Times New Roman" w:cs="Times New Roman"/>
                <w:noProof/>
                <w:webHidden/>
              </w:rPr>
              <w:fldChar w:fldCharType="begin"/>
            </w:r>
            <w:r w:rsidR="00ED05A1" w:rsidRPr="0043796F">
              <w:rPr>
                <w:rFonts w:ascii="Times New Roman" w:hAnsi="Times New Roman" w:cs="Times New Roman"/>
                <w:noProof/>
                <w:webHidden/>
              </w:rPr>
              <w:instrText xml:space="preserve"> PAGEREF _Toc69066180 \h </w:instrText>
            </w:r>
            <w:r w:rsidR="00ED05A1" w:rsidRPr="0043796F">
              <w:rPr>
                <w:rFonts w:ascii="Times New Roman" w:hAnsi="Times New Roman" w:cs="Times New Roman"/>
                <w:noProof/>
                <w:webHidden/>
              </w:rPr>
            </w:r>
            <w:r w:rsidR="00ED05A1" w:rsidRPr="0043796F">
              <w:rPr>
                <w:rFonts w:ascii="Times New Roman" w:hAnsi="Times New Roman" w:cs="Times New Roman"/>
                <w:noProof/>
                <w:webHidden/>
              </w:rPr>
              <w:fldChar w:fldCharType="separate"/>
            </w:r>
            <w:r w:rsidR="00ED05A1" w:rsidRPr="0043796F">
              <w:rPr>
                <w:rFonts w:ascii="Times New Roman" w:hAnsi="Times New Roman" w:cs="Times New Roman"/>
                <w:noProof/>
                <w:webHidden/>
              </w:rPr>
              <w:t>2</w:t>
            </w:r>
            <w:r w:rsidR="00ED05A1" w:rsidRPr="0043796F">
              <w:rPr>
                <w:rFonts w:ascii="Times New Roman" w:hAnsi="Times New Roman" w:cs="Times New Roman"/>
                <w:noProof/>
                <w:webHidden/>
              </w:rPr>
              <w:fldChar w:fldCharType="end"/>
            </w:r>
          </w:hyperlink>
        </w:p>
        <w:p w14:paraId="083EC0CC" w14:textId="053AF539"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1" w:history="1">
            <w:r w:rsidRPr="0043796F">
              <w:rPr>
                <w:rStyle w:val="Hyperlink"/>
                <w:rFonts w:ascii="Times New Roman" w:eastAsiaTheme="majorEastAsia" w:hAnsi="Times New Roman" w:cs="Times New Roman"/>
                <w:noProof/>
              </w:rPr>
              <w:t>1. Introduction</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1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5</w:t>
            </w:r>
            <w:r w:rsidRPr="0043796F">
              <w:rPr>
                <w:rFonts w:ascii="Times New Roman" w:hAnsi="Times New Roman" w:cs="Times New Roman"/>
                <w:noProof/>
                <w:webHidden/>
              </w:rPr>
              <w:fldChar w:fldCharType="end"/>
            </w:r>
          </w:hyperlink>
        </w:p>
        <w:p w14:paraId="6A77061B" w14:textId="53678CC0"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2" w:history="1">
            <w:r w:rsidRPr="0043796F">
              <w:rPr>
                <w:rStyle w:val="Hyperlink"/>
                <w:rFonts w:ascii="Times New Roman" w:eastAsiaTheme="majorEastAsia" w:hAnsi="Times New Roman" w:cs="Times New Roman"/>
                <w:noProof/>
              </w:rPr>
              <w:t>2. Background</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2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73323C42" w14:textId="4D40433F"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3" w:history="1">
            <w:r w:rsidRPr="0043796F">
              <w:rPr>
                <w:rStyle w:val="Hyperlink"/>
                <w:rFonts w:ascii="Times New Roman" w:eastAsiaTheme="majorEastAsia" w:hAnsi="Times New Roman" w:cs="Times New Roman"/>
                <w:noProof/>
              </w:rPr>
              <w:t>3. Problem Statement OR Related Research OR Related Work</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3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693E92E1" w14:textId="54E4E97D"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4" w:history="1">
            <w:r w:rsidRPr="0043796F">
              <w:rPr>
                <w:rStyle w:val="Hyperlink"/>
                <w:rFonts w:ascii="Times New Roman" w:eastAsiaTheme="majorEastAsia" w:hAnsi="Times New Roman" w:cs="Times New Roman"/>
                <w:noProof/>
              </w:rPr>
              <w:t>4. Research Questions (If any)</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4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2095B8F4" w14:textId="2053D1FF"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5" w:history="1">
            <w:r w:rsidRPr="0043796F">
              <w:rPr>
                <w:rStyle w:val="Hyperlink"/>
                <w:rFonts w:ascii="Times New Roman" w:eastAsiaTheme="majorEastAsia" w:hAnsi="Times New Roman" w:cs="Times New Roman"/>
                <w:noProof/>
              </w:rPr>
              <w:t>5. Aim and Objectives</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5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2AE51BBE" w14:textId="51BB7479"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6" w:history="1">
            <w:r w:rsidRPr="0043796F">
              <w:rPr>
                <w:rStyle w:val="Hyperlink"/>
                <w:rFonts w:ascii="Times New Roman" w:eastAsiaTheme="majorEastAsia" w:hAnsi="Times New Roman" w:cs="Times New Roman"/>
                <w:noProof/>
              </w:rPr>
              <w:t>5. Significance of the Study</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6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32661D38" w14:textId="28902B22"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7" w:history="1">
            <w:r w:rsidRPr="0043796F">
              <w:rPr>
                <w:rStyle w:val="Hyperlink"/>
                <w:rFonts w:ascii="Times New Roman" w:eastAsiaTheme="majorEastAsia" w:hAnsi="Times New Roman" w:cs="Times New Roman"/>
                <w:noProof/>
              </w:rPr>
              <w:t>6. Scope of the Study</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7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127BB4FA" w14:textId="6B240834"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8" w:history="1">
            <w:r w:rsidRPr="0043796F">
              <w:rPr>
                <w:rStyle w:val="Hyperlink"/>
                <w:rFonts w:ascii="Times New Roman" w:eastAsiaTheme="majorEastAsia" w:hAnsi="Times New Roman" w:cs="Times New Roman"/>
                <w:noProof/>
              </w:rPr>
              <w:t>7. Research Methodology</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8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6</w:t>
            </w:r>
            <w:r w:rsidRPr="0043796F">
              <w:rPr>
                <w:rFonts w:ascii="Times New Roman" w:hAnsi="Times New Roman" w:cs="Times New Roman"/>
                <w:noProof/>
                <w:webHidden/>
              </w:rPr>
              <w:fldChar w:fldCharType="end"/>
            </w:r>
          </w:hyperlink>
        </w:p>
        <w:p w14:paraId="2EDAA72C" w14:textId="4BB85C98"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89" w:history="1">
            <w:r w:rsidRPr="0043796F">
              <w:rPr>
                <w:rStyle w:val="Hyperlink"/>
                <w:rFonts w:ascii="Times New Roman" w:eastAsiaTheme="majorEastAsia" w:hAnsi="Times New Roman" w:cs="Times New Roman"/>
                <w:noProof/>
              </w:rPr>
              <w:t>7.1 Dataset Description</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89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7</w:t>
            </w:r>
            <w:r w:rsidRPr="0043796F">
              <w:rPr>
                <w:rFonts w:ascii="Times New Roman" w:hAnsi="Times New Roman" w:cs="Times New Roman"/>
                <w:noProof/>
                <w:webHidden/>
              </w:rPr>
              <w:fldChar w:fldCharType="end"/>
            </w:r>
          </w:hyperlink>
        </w:p>
        <w:p w14:paraId="154C2059" w14:textId="7C53C14D"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0" w:history="1">
            <w:r w:rsidRPr="0043796F">
              <w:rPr>
                <w:rStyle w:val="Hyperlink"/>
                <w:rFonts w:ascii="Times New Roman" w:eastAsiaTheme="majorEastAsia" w:hAnsi="Times New Roman" w:cs="Times New Roman"/>
                <w:noProof/>
              </w:rPr>
              <w:t>7.2 Text Pre-Processing</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0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7</w:t>
            </w:r>
            <w:r w:rsidRPr="0043796F">
              <w:rPr>
                <w:rFonts w:ascii="Times New Roman" w:hAnsi="Times New Roman" w:cs="Times New Roman"/>
                <w:noProof/>
                <w:webHidden/>
              </w:rPr>
              <w:fldChar w:fldCharType="end"/>
            </w:r>
          </w:hyperlink>
        </w:p>
        <w:p w14:paraId="2481B63F" w14:textId="63D17608"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1" w:history="1">
            <w:r w:rsidRPr="0043796F">
              <w:rPr>
                <w:rStyle w:val="Hyperlink"/>
                <w:rFonts w:ascii="Times New Roman" w:eastAsiaTheme="majorEastAsia" w:hAnsi="Times New Roman" w:cs="Times New Roman"/>
                <w:noProof/>
              </w:rPr>
              <w:t>7.3 Model Building</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1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8</w:t>
            </w:r>
            <w:r w:rsidRPr="0043796F">
              <w:rPr>
                <w:rFonts w:ascii="Times New Roman" w:hAnsi="Times New Roman" w:cs="Times New Roman"/>
                <w:noProof/>
                <w:webHidden/>
              </w:rPr>
              <w:fldChar w:fldCharType="end"/>
            </w:r>
          </w:hyperlink>
        </w:p>
        <w:p w14:paraId="1F396668" w14:textId="7D7D54E0"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2" w:history="1">
            <w:r w:rsidRPr="0043796F">
              <w:rPr>
                <w:rStyle w:val="Hyperlink"/>
                <w:rFonts w:ascii="Times New Roman" w:eastAsiaTheme="majorEastAsia" w:hAnsi="Times New Roman" w:cs="Times New Roman"/>
                <w:noProof/>
              </w:rPr>
              <w:t>7.4 Research Methodology Flow Chart</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2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0</w:t>
            </w:r>
            <w:r w:rsidRPr="0043796F">
              <w:rPr>
                <w:rFonts w:ascii="Times New Roman" w:hAnsi="Times New Roman" w:cs="Times New Roman"/>
                <w:noProof/>
                <w:webHidden/>
              </w:rPr>
              <w:fldChar w:fldCharType="end"/>
            </w:r>
          </w:hyperlink>
        </w:p>
        <w:p w14:paraId="781A5D40" w14:textId="5FB9178D"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3" w:history="1">
            <w:r w:rsidRPr="0043796F">
              <w:rPr>
                <w:rStyle w:val="Hyperlink"/>
                <w:rFonts w:ascii="Times New Roman" w:eastAsiaTheme="majorEastAsia" w:hAnsi="Times New Roman" w:cs="Times New Roman"/>
                <w:noProof/>
              </w:rPr>
              <w:t>7.5 Model Evaluation</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3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1</w:t>
            </w:r>
            <w:r w:rsidRPr="0043796F">
              <w:rPr>
                <w:rFonts w:ascii="Times New Roman" w:hAnsi="Times New Roman" w:cs="Times New Roman"/>
                <w:noProof/>
                <w:webHidden/>
              </w:rPr>
              <w:fldChar w:fldCharType="end"/>
            </w:r>
          </w:hyperlink>
        </w:p>
        <w:p w14:paraId="2678464E" w14:textId="0DDD3CD9"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4" w:history="1">
            <w:r w:rsidRPr="0043796F">
              <w:rPr>
                <w:rStyle w:val="Hyperlink"/>
                <w:rFonts w:ascii="Times New Roman" w:eastAsiaTheme="majorEastAsia" w:hAnsi="Times New Roman" w:cs="Times New Roman"/>
                <w:noProof/>
              </w:rPr>
              <w:t>7.6 Interpretability of the models</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4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2</w:t>
            </w:r>
            <w:r w:rsidRPr="0043796F">
              <w:rPr>
                <w:rFonts w:ascii="Times New Roman" w:hAnsi="Times New Roman" w:cs="Times New Roman"/>
                <w:noProof/>
                <w:webHidden/>
              </w:rPr>
              <w:fldChar w:fldCharType="end"/>
            </w:r>
          </w:hyperlink>
        </w:p>
        <w:p w14:paraId="6F2DE118" w14:textId="323B0B04"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5" w:history="1">
            <w:r w:rsidRPr="0043796F">
              <w:rPr>
                <w:rStyle w:val="Hyperlink"/>
                <w:rFonts w:ascii="Times New Roman" w:eastAsiaTheme="majorEastAsia" w:hAnsi="Times New Roman" w:cs="Times New Roman"/>
                <w:noProof/>
              </w:rPr>
              <w:t>7.7 Results</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5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2</w:t>
            </w:r>
            <w:r w:rsidRPr="0043796F">
              <w:rPr>
                <w:rFonts w:ascii="Times New Roman" w:hAnsi="Times New Roman" w:cs="Times New Roman"/>
                <w:noProof/>
                <w:webHidden/>
              </w:rPr>
              <w:fldChar w:fldCharType="end"/>
            </w:r>
          </w:hyperlink>
        </w:p>
        <w:p w14:paraId="4E214FDA" w14:textId="59777D29"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6" w:history="1">
            <w:r w:rsidRPr="0043796F">
              <w:rPr>
                <w:rStyle w:val="Hyperlink"/>
                <w:rFonts w:ascii="Times New Roman" w:eastAsiaTheme="majorEastAsia" w:hAnsi="Times New Roman" w:cs="Times New Roman"/>
                <w:noProof/>
              </w:rPr>
              <w:t>8. Requirements Resources</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6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3</w:t>
            </w:r>
            <w:r w:rsidRPr="0043796F">
              <w:rPr>
                <w:rFonts w:ascii="Times New Roman" w:hAnsi="Times New Roman" w:cs="Times New Roman"/>
                <w:noProof/>
                <w:webHidden/>
              </w:rPr>
              <w:fldChar w:fldCharType="end"/>
            </w:r>
          </w:hyperlink>
        </w:p>
        <w:p w14:paraId="6F013B07" w14:textId="25815330"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7" w:history="1">
            <w:r w:rsidRPr="0043796F">
              <w:rPr>
                <w:rStyle w:val="Hyperlink"/>
                <w:rFonts w:ascii="Times New Roman" w:eastAsiaTheme="majorEastAsia" w:hAnsi="Times New Roman" w:cs="Times New Roman"/>
                <w:noProof/>
              </w:rPr>
              <w:t>9. Research Plan</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7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3</w:t>
            </w:r>
            <w:r w:rsidRPr="0043796F">
              <w:rPr>
                <w:rFonts w:ascii="Times New Roman" w:hAnsi="Times New Roman" w:cs="Times New Roman"/>
                <w:noProof/>
                <w:webHidden/>
              </w:rPr>
              <w:fldChar w:fldCharType="end"/>
            </w:r>
          </w:hyperlink>
        </w:p>
        <w:p w14:paraId="1D427DC5" w14:textId="25C54BCE" w:rsidR="00ED05A1" w:rsidRPr="0043796F" w:rsidRDefault="00ED05A1">
          <w:pPr>
            <w:pStyle w:val="TOC1"/>
            <w:tabs>
              <w:tab w:val="right" w:pos="9010"/>
            </w:tabs>
            <w:rPr>
              <w:rFonts w:ascii="Times New Roman" w:eastAsiaTheme="minorEastAsia" w:hAnsi="Times New Roman" w:cs="Times New Roman"/>
              <w:noProof/>
              <w:sz w:val="24"/>
              <w:szCs w:val="24"/>
              <w:lang w:val="en-IN"/>
            </w:rPr>
          </w:pPr>
          <w:hyperlink w:anchor="_Toc69066198" w:history="1">
            <w:r w:rsidRPr="0043796F">
              <w:rPr>
                <w:rStyle w:val="Hyperlink"/>
                <w:rFonts w:ascii="Times New Roman" w:eastAsiaTheme="majorEastAsia" w:hAnsi="Times New Roman" w:cs="Times New Roman"/>
                <w:noProof/>
              </w:rPr>
              <w:t>References</w:t>
            </w:r>
            <w:r w:rsidRPr="0043796F">
              <w:rPr>
                <w:rFonts w:ascii="Times New Roman" w:hAnsi="Times New Roman" w:cs="Times New Roman"/>
                <w:noProof/>
                <w:webHidden/>
              </w:rPr>
              <w:tab/>
            </w:r>
            <w:r w:rsidRPr="0043796F">
              <w:rPr>
                <w:rFonts w:ascii="Times New Roman" w:hAnsi="Times New Roman" w:cs="Times New Roman"/>
                <w:noProof/>
                <w:webHidden/>
              </w:rPr>
              <w:fldChar w:fldCharType="begin"/>
            </w:r>
            <w:r w:rsidRPr="0043796F">
              <w:rPr>
                <w:rFonts w:ascii="Times New Roman" w:hAnsi="Times New Roman" w:cs="Times New Roman"/>
                <w:noProof/>
                <w:webHidden/>
              </w:rPr>
              <w:instrText xml:space="preserve"> PAGEREF _Toc69066198 \h </w:instrText>
            </w:r>
            <w:r w:rsidRPr="0043796F">
              <w:rPr>
                <w:rFonts w:ascii="Times New Roman" w:hAnsi="Times New Roman" w:cs="Times New Roman"/>
                <w:noProof/>
                <w:webHidden/>
              </w:rPr>
            </w:r>
            <w:r w:rsidRPr="0043796F">
              <w:rPr>
                <w:rFonts w:ascii="Times New Roman" w:hAnsi="Times New Roman" w:cs="Times New Roman"/>
                <w:noProof/>
                <w:webHidden/>
              </w:rPr>
              <w:fldChar w:fldCharType="separate"/>
            </w:r>
            <w:r w:rsidRPr="0043796F">
              <w:rPr>
                <w:rFonts w:ascii="Times New Roman" w:hAnsi="Times New Roman" w:cs="Times New Roman"/>
                <w:noProof/>
                <w:webHidden/>
              </w:rPr>
              <w:t>13</w:t>
            </w:r>
            <w:r w:rsidRPr="0043796F">
              <w:rPr>
                <w:rFonts w:ascii="Times New Roman" w:hAnsi="Times New Roman" w:cs="Times New Roman"/>
                <w:noProof/>
                <w:webHidden/>
              </w:rPr>
              <w:fldChar w:fldCharType="end"/>
            </w:r>
          </w:hyperlink>
        </w:p>
        <w:p w14:paraId="43D477C2" w14:textId="1ADFBCB8" w:rsidR="00947D4B" w:rsidRPr="0043796F" w:rsidRDefault="00947D4B" w:rsidP="005245A0">
          <w:pPr>
            <w:jc w:val="both"/>
            <w:rPr>
              <w:b/>
              <w:bCs/>
              <w:noProof/>
            </w:rPr>
          </w:pPr>
          <w:r w:rsidRPr="0043796F">
            <w:rPr>
              <w:b/>
              <w:bCs/>
              <w:noProof/>
            </w:rPr>
            <w:fldChar w:fldCharType="end"/>
          </w:r>
        </w:p>
      </w:sdtContent>
    </w:sdt>
    <w:bookmarkEnd w:id="1" w:displacedByCustomXml="prev"/>
    <w:p w14:paraId="302C4B88" w14:textId="2208DB73" w:rsidR="00947D4B" w:rsidRPr="0043796F" w:rsidRDefault="00947D4B" w:rsidP="005245A0">
      <w:pPr>
        <w:spacing w:after="160" w:line="259" w:lineRule="auto"/>
        <w:jc w:val="both"/>
      </w:pPr>
    </w:p>
    <w:p w14:paraId="48D77CC1" w14:textId="0DD9D7E0" w:rsidR="00947D4B" w:rsidRPr="0043796F" w:rsidRDefault="00947D4B" w:rsidP="005245A0">
      <w:pPr>
        <w:spacing w:after="160" w:line="259" w:lineRule="auto"/>
        <w:jc w:val="both"/>
      </w:pPr>
    </w:p>
    <w:p w14:paraId="793B6518" w14:textId="76A236D0" w:rsidR="00947D4B" w:rsidRPr="0043796F" w:rsidRDefault="00947D4B" w:rsidP="005245A0">
      <w:pPr>
        <w:spacing w:after="160" w:line="259" w:lineRule="auto"/>
        <w:jc w:val="both"/>
      </w:pPr>
    </w:p>
    <w:p w14:paraId="1F26E64B" w14:textId="305BC7F8" w:rsidR="00A01915" w:rsidRPr="0043796F" w:rsidRDefault="00A01915" w:rsidP="00A01915">
      <w:pPr>
        <w:spacing w:line="360" w:lineRule="auto"/>
        <w:jc w:val="both"/>
        <w:rPr>
          <w:lang w:val="en-US"/>
        </w:rPr>
      </w:pPr>
    </w:p>
    <w:p w14:paraId="4C134A23" w14:textId="1B1000C7" w:rsidR="00716E27" w:rsidRPr="0043796F" w:rsidRDefault="00716E27" w:rsidP="00A01915">
      <w:pPr>
        <w:spacing w:line="360" w:lineRule="auto"/>
        <w:jc w:val="both"/>
        <w:rPr>
          <w:lang w:val="en-US"/>
        </w:rPr>
      </w:pPr>
    </w:p>
    <w:p w14:paraId="4FFA8086" w14:textId="5821714A" w:rsidR="00716E27" w:rsidRPr="0043796F" w:rsidRDefault="00716E27" w:rsidP="00A01915">
      <w:pPr>
        <w:spacing w:line="360" w:lineRule="auto"/>
        <w:jc w:val="both"/>
        <w:rPr>
          <w:lang w:val="en-US"/>
        </w:rPr>
      </w:pPr>
    </w:p>
    <w:p w14:paraId="16041135" w14:textId="3514D241" w:rsidR="00716E27" w:rsidRPr="0043796F" w:rsidRDefault="00716E27" w:rsidP="00A01915">
      <w:pPr>
        <w:spacing w:line="360" w:lineRule="auto"/>
        <w:jc w:val="both"/>
        <w:rPr>
          <w:lang w:val="en-US"/>
        </w:rPr>
      </w:pPr>
    </w:p>
    <w:p w14:paraId="7AD2E3B2" w14:textId="07762CF0" w:rsidR="00716E27" w:rsidRPr="0043796F" w:rsidRDefault="00716E27" w:rsidP="00A01915">
      <w:pPr>
        <w:spacing w:line="360" w:lineRule="auto"/>
        <w:jc w:val="both"/>
        <w:rPr>
          <w:lang w:val="en-US"/>
        </w:rPr>
      </w:pPr>
    </w:p>
    <w:p w14:paraId="5BA69DAC" w14:textId="21FBA8F3" w:rsidR="00716E27" w:rsidRPr="0043796F" w:rsidRDefault="00716E27" w:rsidP="00A01915">
      <w:pPr>
        <w:spacing w:line="360" w:lineRule="auto"/>
        <w:jc w:val="both"/>
        <w:rPr>
          <w:lang w:val="en-US"/>
        </w:rPr>
      </w:pPr>
    </w:p>
    <w:p w14:paraId="325D7E46" w14:textId="77777777" w:rsidR="00A01915" w:rsidRPr="0043796F" w:rsidRDefault="00A01915" w:rsidP="00A01915">
      <w:pPr>
        <w:spacing w:line="360" w:lineRule="auto"/>
        <w:jc w:val="both"/>
        <w:rPr>
          <w:lang w:val="en-US"/>
        </w:rPr>
      </w:pPr>
    </w:p>
    <w:p w14:paraId="47C211A8" w14:textId="148A387C" w:rsidR="00A01915" w:rsidRPr="0043796F" w:rsidRDefault="00A01915" w:rsidP="00A01915">
      <w:pPr>
        <w:spacing w:line="360" w:lineRule="auto"/>
        <w:jc w:val="center"/>
        <w:rPr>
          <w:b/>
          <w:bCs/>
        </w:rPr>
      </w:pPr>
      <w:r w:rsidRPr="0043796F">
        <w:rPr>
          <w:b/>
          <w:bCs/>
        </w:rPr>
        <w:lastRenderedPageBreak/>
        <w:t>List Of Figures</w:t>
      </w:r>
    </w:p>
    <w:tbl>
      <w:tblPr>
        <w:tblStyle w:val="TableGrid"/>
        <w:tblW w:w="0" w:type="auto"/>
        <w:tblLook w:val="04A0" w:firstRow="1" w:lastRow="0" w:firstColumn="1" w:lastColumn="0" w:noHBand="0" w:noVBand="1"/>
      </w:tblPr>
      <w:tblGrid>
        <w:gridCol w:w="4505"/>
        <w:gridCol w:w="4505"/>
      </w:tblGrid>
      <w:tr w:rsidR="00B14BB8" w:rsidRPr="0043796F" w14:paraId="0E9A42E3" w14:textId="77777777" w:rsidTr="00B14BB8">
        <w:tc>
          <w:tcPr>
            <w:tcW w:w="4505" w:type="dxa"/>
          </w:tcPr>
          <w:p w14:paraId="057EE4E5" w14:textId="566D0578" w:rsidR="00B14BB8" w:rsidRPr="0043796F" w:rsidRDefault="00B14BB8" w:rsidP="00A01915">
            <w:pPr>
              <w:spacing w:line="360" w:lineRule="auto"/>
              <w:jc w:val="center"/>
            </w:pPr>
            <w:r w:rsidRPr="0043796F">
              <w:t>Figure 1</w:t>
            </w:r>
          </w:p>
        </w:tc>
        <w:tc>
          <w:tcPr>
            <w:tcW w:w="4505" w:type="dxa"/>
          </w:tcPr>
          <w:p w14:paraId="701FCA21" w14:textId="36CCCABC" w:rsidR="00B14BB8" w:rsidRPr="0043796F" w:rsidRDefault="00B14BB8" w:rsidP="00B14BB8">
            <w:pPr>
              <w:spacing w:after="180"/>
              <w:ind w:right="480"/>
              <w:jc w:val="center"/>
            </w:pPr>
            <w:r w:rsidRPr="0043796F">
              <w:t>TF-IDF Representation</w:t>
            </w:r>
          </w:p>
        </w:tc>
      </w:tr>
      <w:tr w:rsidR="00B14BB8" w:rsidRPr="0043796F" w14:paraId="677DC9B7" w14:textId="77777777" w:rsidTr="00B14BB8">
        <w:tc>
          <w:tcPr>
            <w:tcW w:w="4505" w:type="dxa"/>
          </w:tcPr>
          <w:p w14:paraId="4F04AB59" w14:textId="7E24F896" w:rsidR="00B14BB8" w:rsidRPr="0043796F" w:rsidRDefault="00B14BB8" w:rsidP="00A01915">
            <w:pPr>
              <w:spacing w:line="360" w:lineRule="auto"/>
              <w:jc w:val="center"/>
            </w:pPr>
            <w:r w:rsidRPr="0043796F">
              <w:t>Figure 2</w:t>
            </w:r>
          </w:p>
        </w:tc>
        <w:tc>
          <w:tcPr>
            <w:tcW w:w="4505" w:type="dxa"/>
          </w:tcPr>
          <w:p w14:paraId="012E479C" w14:textId="6B0B4B53" w:rsidR="00B14BB8" w:rsidRPr="0043796F" w:rsidRDefault="00B14BB8" w:rsidP="00B14BB8">
            <w:pPr>
              <w:spacing w:after="180"/>
              <w:ind w:right="480"/>
              <w:jc w:val="center"/>
            </w:pPr>
            <w:r w:rsidRPr="0043796F">
              <w:t>Skip Gram Representation</w:t>
            </w:r>
          </w:p>
        </w:tc>
      </w:tr>
      <w:tr w:rsidR="00B14BB8" w:rsidRPr="0043796F" w14:paraId="38C07991" w14:textId="77777777" w:rsidTr="00B14BB8">
        <w:tc>
          <w:tcPr>
            <w:tcW w:w="4505" w:type="dxa"/>
          </w:tcPr>
          <w:p w14:paraId="5FB06B77" w14:textId="3E40947C" w:rsidR="00B14BB8" w:rsidRPr="0043796F" w:rsidRDefault="00B14BB8" w:rsidP="00A01915">
            <w:pPr>
              <w:spacing w:line="360" w:lineRule="auto"/>
              <w:jc w:val="center"/>
            </w:pPr>
            <w:r w:rsidRPr="0043796F">
              <w:t>Figure 3</w:t>
            </w:r>
          </w:p>
        </w:tc>
        <w:tc>
          <w:tcPr>
            <w:tcW w:w="4505" w:type="dxa"/>
          </w:tcPr>
          <w:p w14:paraId="0E178E73" w14:textId="4A699F1B" w:rsidR="00B14BB8" w:rsidRPr="0043796F" w:rsidRDefault="00B14BB8" w:rsidP="00B14BB8">
            <w:pPr>
              <w:jc w:val="center"/>
            </w:pPr>
            <w:r w:rsidRPr="0043796F">
              <w:t>BERT embeddings Representation</w:t>
            </w:r>
          </w:p>
        </w:tc>
      </w:tr>
      <w:tr w:rsidR="00B14BB8" w:rsidRPr="0043796F" w14:paraId="381CBE3D" w14:textId="77777777" w:rsidTr="00B14BB8">
        <w:tc>
          <w:tcPr>
            <w:tcW w:w="4505" w:type="dxa"/>
          </w:tcPr>
          <w:p w14:paraId="4B047476" w14:textId="4CB94DCB" w:rsidR="00B14BB8" w:rsidRPr="0043796F" w:rsidRDefault="00B14BB8" w:rsidP="00A01915">
            <w:pPr>
              <w:spacing w:line="360" w:lineRule="auto"/>
              <w:jc w:val="center"/>
            </w:pPr>
            <w:r w:rsidRPr="0043796F">
              <w:t>Figure 4</w:t>
            </w:r>
          </w:p>
        </w:tc>
        <w:tc>
          <w:tcPr>
            <w:tcW w:w="4505" w:type="dxa"/>
          </w:tcPr>
          <w:p w14:paraId="04F4A2F8" w14:textId="4F3FB299" w:rsidR="00B14BB8" w:rsidRPr="0043796F" w:rsidRDefault="00B14BB8" w:rsidP="00A01915">
            <w:pPr>
              <w:spacing w:line="360" w:lineRule="auto"/>
              <w:jc w:val="center"/>
              <w:rPr>
                <w:b/>
                <w:bCs/>
              </w:rPr>
            </w:pPr>
            <w:r w:rsidRPr="0043796F">
              <w:t>Research Methodology Flow-Chart</w:t>
            </w:r>
          </w:p>
        </w:tc>
      </w:tr>
    </w:tbl>
    <w:p w14:paraId="15A59B0E" w14:textId="77777777" w:rsidR="00B14BB8" w:rsidRPr="0043796F" w:rsidRDefault="00B14BB8" w:rsidP="00A01915">
      <w:pPr>
        <w:spacing w:line="360" w:lineRule="auto"/>
        <w:jc w:val="center"/>
        <w:rPr>
          <w:b/>
          <w:bCs/>
        </w:rPr>
      </w:pPr>
    </w:p>
    <w:p w14:paraId="6A62CD01" w14:textId="77777777" w:rsidR="00D817D9" w:rsidRPr="0043796F" w:rsidRDefault="00D817D9" w:rsidP="00CE0EEB">
      <w:pPr>
        <w:spacing w:after="180"/>
        <w:ind w:right="480"/>
        <w:rPr>
          <w:sz w:val="21"/>
          <w:szCs w:val="21"/>
        </w:rPr>
      </w:pPr>
    </w:p>
    <w:p w14:paraId="2EB49A9B" w14:textId="77777777" w:rsidR="00A811D4" w:rsidRPr="0043796F" w:rsidRDefault="00A811D4" w:rsidP="00A01915">
      <w:pPr>
        <w:spacing w:line="360" w:lineRule="auto"/>
        <w:jc w:val="center"/>
        <w:rPr>
          <w:b/>
          <w:bCs/>
        </w:rPr>
      </w:pPr>
    </w:p>
    <w:p w14:paraId="7B2C25C8" w14:textId="231D107A" w:rsidR="00A01915" w:rsidRPr="0043796F" w:rsidRDefault="00A01915" w:rsidP="00A01915">
      <w:pPr>
        <w:spacing w:line="360" w:lineRule="auto"/>
        <w:jc w:val="center"/>
        <w:rPr>
          <w:b/>
          <w:bCs/>
        </w:rPr>
      </w:pPr>
      <w:r w:rsidRPr="0043796F">
        <w:rPr>
          <w:b/>
          <w:bCs/>
        </w:rPr>
        <w:t>List Of Tables</w:t>
      </w:r>
    </w:p>
    <w:tbl>
      <w:tblPr>
        <w:tblStyle w:val="TableGrid"/>
        <w:tblW w:w="0" w:type="auto"/>
        <w:tblLook w:val="04A0" w:firstRow="1" w:lastRow="0" w:firstColumn="1" w:lastColumn="0" w:noHBand="0" w:noVBand="1"/>
      </w:tblPr>
      <w:tblGrid>
        <w:gridCol w:w="4505"/>
        <w:gridCol w:w="4505"/>
      </w:tblGrid>
      <w:tr w:rsidR="00422ED1" w:rsidRPr="0043796F" w14:paraId="19F82380" w14:textId="77777777" w:rsidTr="00422ED1">
        <w:tc>
          <w:tcPr>
            <w:tcW w:w="4505" w:type="dxa"/>
          </w:tcPr>
          <w:p w14:paraId="2F987C3A" w14:textId="50DA60B4" w:rsidR="00422ED1" w:rsidRPr="0043796F" w:rsidRDefault="00422ED1" w:rsidP="00A01915">
            <w:pPr>
              <w:spacing w:line="360" w:lineRule="auto"/>
              <w:jc w:val="center"/>
            </w:pPr>
            <w:r w:rsidRPr="0043796F">
              <w:t>Table1</w:t>
            </w:r>
          </w:p>
        </w:tc>
        <w:tc>
          <w:tcPr>
            <w:tcW w:w="4505" w:type="dxa"/>
          </w:tcPr>
          <w:p w14:paraId="07E29198" w14:textId="37F6385B" w:rsidR="00422ED1" w:rsidRPr="0043796F" w:rsidRDefault="00422ED1" w:rsidP="00A01915">
            <w:pPr>
              <w:spacing w:line="360" w:lineRule="auto"/>
              <w:jc w:val="center"/>
              <w:rPr>
                <w:b/>
                <w:bCs/>
              </w:rPr>
            </w:pPr>
            <w:r w:rsidRPr="0043796F">
              <w:rPr>
                <w:lang w:val="en-US"/>
              </w:rPr>
              <w:t>Dataset columns overview</w:t>
            </w:r>
          </w:p>
        </w:tc>
      </w:tr>
    </w:tbl>
    <w:p w14:paraId="2D0DE50C" w14:textId="77777777" w:rsidR="00750421" w:rsidRPr="0043796F" w:rsidRDefault="00750421" w:rsidP="00A01915">
      <w:pPr>
        <w:spacing w:line="360" w:lineRule="auto"/>
        <w:jc w:val="center"/>
        <w:rPr>
          <w:b/>
          <w:bCs/>
        </w:rPr>
      </w:pPr>
    </w:p>
    <w:p w14:paraId="585C7BFE" w14:textId="77777777" w:rsidR="00703C26" w:rsidRPr="0043796F" w:rsidRDefault="00703C26" w:rsidP="00A01915">
      <w:pPr>
        <w:spacing w:line="360" w:lineRule="auto"/>
        <w:jc w:val="center"/>
        <w:rPr>
          <w:b/>
          <w:bCs/>
        </w:rPr>
      </w:pPr>
    </w:p>
    <w:p w14:paraId="67B25BFF" w14:textId="02A259DE" w:rsidR="00A01915" w:rsidRPr="0043796F" w:rsidRDefault="00A01915" w:rsidP="00A01915">
      <w:pPr>
        <w:spacing w:line="360" w:lineRule="auto"/>
        <w:jc w:val="center"/>
        <w:rPr>
          <w:b/>
          <w:bCs/>
        </w:rPr>
      </w:pPr>
      <w:r w:rsidRPr="0043796F">
        <w:rPr>
          <w:b/>
          <w:bCs/>
        </w:rPr>
        <w:t>List Of Abbreviations</w:t>
      </w:r>
    </w:p>
    <w:tbl>
      <w:tblPr>
        <w:tblStyle w:val="TableGrid"/>
        <w:tblW w:w="0" w:type="auto"/>
        <w:tblLayout w:type="fixed"/>
        <w:tblLook w:val="04A0" w:firstRow="1" w:lastRow="0" w:firstColumn="1" w:lastColumn="0" w:noHBand="0" w:noVBand="1"/>
      </w:tblPr>
      <w:tblGrid>
        <w:gridCol w:w="1555"/>
        <w:gridCol w:w="7455"/>
      </w:tblGrid>
      <w:tr w:rsidR="00703C26" w:rsidRPr="0043796F" w14:paraId="09110D19" w14:textId="77777777" w:rsidTr="00703C26">
        <w:tc>
          <w:tcPr>
            <w:tcW w:w="1555" w:type="dxa"/>
          </w:tcPr>
          <w:p w14:paraId="4934D445" w14:textId="46E45B75" w:rsidR="00703C26" w:rsidRPr="0043796F" w:rsidRDefault="00703C26" w:rsidP="00703C26">
            <w:pPr>
              <w:jc w:val="center"/>
              <w:rPr>
                <w:lang w:val="en-US"/>
              </w:rPr>
            </w:pPr>
            <w:r w:rsidRPr="0043796F">
              <w:rPr>
                <w:lang w:val="en-US"/>
              </w:rPr>
              <w:t>EDA</w:t>
            </w:r>
          </w:p>
        </w:tc>
        <w:tc>
          <w:tcPr>
            <w:tcW w:w="7455" w:type="dxa"/>
          </w:tcPr>
          <w:p w14:paraId="0AC029D2" w14:textId="7EA89ACC" w:rsidR="00703C26" w:rsidRPr="0043796F" w:rsidRDefault="00703C26" w:rsidP="00703C26">
            <w:pPr>
              <w:jc w:val="center"/>
              <w:rPr>
                <w:lang w:val="en-US"/>
              </w:rPr>
            </w:pPr>
            <w:r w:rsidRPr="0043796F">
              <w:rPr>
                <w:lang w:val="en-US"/>
              </w:rPr>
              <w:t>Exploratory Data Analysis</w:t>
            </w:r>
          </w:p>
        </w:tc>
      </w:tr>
      <w:tr w:rsidR="00703C26" w:rsidRPr="0043796F" w14:paraId="388C557E" w14:textId="77777777" w:rsidTr="00703C26">
        <w:tc>
          <w:tcPr>
            <w:tcW w:w="1555" w:type="dxa"/>
          </w:tcPr>
          <w:p w14:paraId="6E302736" w14:textId="6739F82B" w:rsidR="00703C26" w:rsidRPr="0043796F" w:rsidRDefault="00703C26" w:rsidP="00703C26">
            <w:pPr>
              <w:pStyle w:val="Default"/>
              <w:jc w:val="center"/>
              <w:rPr>
                <w:sz w:val="23"/>
                <w:szCs w:val="23"/>
              </w:rPr>
            </w:pPr>
            <w:r w:rsidRPr="0043796F">
              <w:rPr>
                <w:sz w:val="23"/>
                <w:szCs w:val="23"/>
              </w:rPr>
              <w:t>AUC</w:t>
            </w:r>
          </w:p>
        </w:tc>
        <w:tc>
          <w:tcPr>
            <w:tcW w:w="7455" w:type="dxa"/>
          </w:tcPr>
          <w:p w14:paraId="485D261F" w14:textId="79204D14" w:rsidR="00703C26" w:rsidRPr="0043796F" w:rsidRDefault="00703C26" w:rsidP="00703C26">
            <w:pPr>
              <w:pStyle w:val="Default"/>
              <w:jc w:val="center"/>
              <w:rPr>
                <w:sz w:val="23"/>
                <w:szCs w:val="23"/>
              </w:rPr>
            </w:pPr>
            <w:r w:rsidRPr="0043796F">
              <w:rPr>
                <w:sz w:val="23"/>
                <w:szCs w:val="23"/>
              </w:rPr>
              <w:t>Area Under ROC Curve</w:t>
            </w:r>
          </w:p>
        </w:tc>
      </w:tr>
      <w:tr w:rsidR="00703C26" w:rsidRPr="0043796F" w14:paraId="42F823E5" w14:textId="77777777" w:rsidTr="00703C26">
        <w:tc>
          <w:tcPr>
            <w:tcW w:w="1555" w:type="dxa"/>
          </w:tcPr>
          <w:p w14:paraId="7AB8A1A1" w14:textId="55127B3A" w:rsidR="00703C26" w:rsidRPr="0043796F" w:rsidRDefault="00703C26" w:rsidP="00703C26">
            <w:pPr>
              <w:jc w:val="center"/>
              <w:rPr>
                <w:lang w:val="en-US"/>
              </w:rPr>
            </w:pPr>
            <w:r w:rsidRPr="0043796F">
              <w:rPr>
                <w:lang w:val="en-US"/>
              </w:rPr>
              <w:t>ROC</w:t>
            </w:r>
          </w:p>
        </w:tc>
        <w:tc>
          <w:tcPr>
            <w:tcW w:w="7455" w:type="dxa"/>
          </w:tcPr>
          <w:p w14:paraId="181D9C0C" w14:textId="599386CE" w:rsidR="00703C26" w:rsidRPr="0043796F" w:rsidRDefault="00703C26" w:rsidP="00703C26">
            <w:pPr>
              <w:pStyle w:val="Default"/>
              <w:jc w:val="center"/>
              <w:rPr>
                <w:sz w:val="23"/>
                <w:szCs w:val="23"/>
              </w:rPr>
            </w:pPr>
            <w:r w:rsidRPr="0043796F">
              <w:rPr>
                <w:sz w:val="23"/>
                <w:szCs w:val="23"/>
              </w:rPr>
              <w:t>Receiver Operating Characteristic</w:t>
            </w:r>
          </w:p>
        </w:tc>
      </w:tr>
      <w:tr w:rsidR="00F83424" w:rsidRPr="0043796F" w14:paraId="530E1149" w14:textId="77777777" w:rsidTr="00703C26">
        <w:tc>
          <w:tcPr>
            <w:tcW w:w="1555" w:type="dxa"/>
          </w:tcPr>
          <w:p w14:paraId="4485D01F" w14:textId="70B06E25" w:rsidR="00F83424" w:rsidRPr="0043796F" w:rsidRDefault="00F83424" w:rsidP="00703C26">
            <w:pPr>
              <w:jc w:val="center"/>
              <w:rPr>
                <w:b/>
                <w:bCs/>
                <w:lang w:val="en-US"/>
              </w:rPr>
            </w:pPr>
            <w:r w:rsidRPr="0043796F">
              <w:t>BOW</w:t>
            </w:r>
          </w:p>
        </w:tc>
        <w:tc>
          <w:tcPr>
            <w:tcW w:w="7455" w:type="dxa"/>
          </w:tcPr>
          <w:p w14:paraId="5C8E1D7C" w14:textId="3B7E6FF6" w:rsidR="00F83424" w:rsidRPr="0043796F" w:rsidRDefault="00F83424" w:rsidP="00703C26">
            <w:pPr>
              <w:jc w:val="center"/>
              <w:rPr>
                <w:b/>
                <w:bCs/>
                <w:lang w:val="en-US"/>
              </w:rPr>
            </w:pPr>
            <w:r w:rsidRPr="0043796F">
              <w:rPr>
                <w:lang w:val="en-US"/>
              </w:rPr>
              <w:t xml:space="preserve">Bag </w:t>
            </w:r>
            <w:proofErr w:type="gramStart"/>
            <w:r w:rsidRPr="0043796F">
              <w:rPr>
                <w:lang w:val="en-US"/>
              </w:rPr>
              <w:t>Of</w:t>
            </w:r>
            <w:proofErr w:type="gramEnd"/>
            <w:r w:rsidRPr="0043796F">
              <w:rPr>
                <w:lang w:val="en-US"/>
              </w:rPr>
              <w:t xml:space="preserve"> Words</w:t>
            </w:r>
          </w:p>
        </w:tc>
      </w:tr>
      <w:tr w:rsidR="00F83424" w:rsidRPr="0043796F" w14:paraId="04DFF3B5" w14:textId="77777777" w:rsidTr="00703C26">
        <w:tc>
          <w:tcPr>
            <w:tcW w:w="1555" w:type="dxa"/>
          </w:tcPr>
          <w:p w14:paraId="460C4D49" w14:textId="7C9A0735" w:rsidR="00F83424" w:rsidRPr="0043796F" w:rsidRDefault="00F83424" w:rsidP="00703C26">
            <w:pPr>
              <w:jc w:val="center"/>
              <w:rPr>
                <w:b/>
                <w:bCs/>
                <w:lang w:val="en-US"/>
              </w:rPr>
            </w:pPr>
            <w:r w:rsidRPr="0043796F">
              <w:rPr>
                <w:lang w:val="en-US"/>
              </w:rPr>
              <w:t>TF</w:t>
            </w:r>
          </w:p>
        </w:tc>
        <w:tc>
          <w:tcPr>
            <w:tcW w:w="7455" w:type="dxa"/>
          </w:tcPr>
          <w:p w14:paraId="60FDD4F7" w14:textId="3C136A19" w:rsidR="00F83424" w:rsidRPr="0043796F" w:rsidRDefault="00F83424" w:rsidP="00703C26">
            <w:pPr>
              <w:jc w:val="center"/>
              <w:rPr>
                <w:b/>
                <w:bCs/>
                <w:lang w:val="en-US"/>
              </w:rPr>
            </w:pPr>
            <w:r w:rsidRPr="0043796F">
              <w:rPr>
                <w:lang w:val="en-US"/>
              </w:rPr>
              <w:t>Term Frequency</w:t>
            </w:r>
          </w:p>
        </w:tc>
      </w:tr>
      <w:tr w:rsidR="00F83424" w:rsidRPr="0043796F" w14:paraId="1E2E4088" w14:textId="77777777" w:rsidTr="00703C26">
        <w:tc>
          <w:tcPr>
            <w:tcW w:w="1555" w:type="dxa"/>
          </w:tcPr>
          <w:p w14:paraId="38408486" w14:textId="7EF10E43" w:rsidR="00F83424" w:rsidRPr="0043796F" w:rsidRDefault="00F83424" w:rsidP="00703C26">
            <w:pPr>
              <w:jc w:val="center"/>
              <w:rPr>
                <w:b/>
                <w:bCs/>
                <w:lang w:val="en-US"/>
              </w:rPr>
            </w:pPr>
            <w:r w:rsidRPr="0043796F">
              <w:rPr>
                <w:lang w:val="en-US"/>
              </w:rPr>
              <w:t>IDF</w:t>
            </w:r>
          </w:p>
        </w:tc>
        <w:tc>
          <w:tcPr>
            <w:tcW w:w="7455" w:type="dxa"/>
          </w:tcPr>
          <w:p w14:paraId="1E28CC31" w14:textId="731A804B" w:rsidR="00F83424" w:rsidRPr="0043796F" w:rsidRDefault="00F83424" w:rsidP="00703C26">
            <w:pPr>
              <w:jc w:val="center"/>
              <w:rPr>
                <w:lang w:val="en-US"/>
              </w:rPr>
            </w:pPr>
            <w:r w:rsidRPr="0043796F">
              <w:rPr>
                <w:lang w:val="en-US"/>
              </w:rPr>
              <w:t>Inverse Document Frequency</w:t>
            </w:r>
          </w:p>
        </w:tc>
      </w:tr>
      <w:tr w:rsidR="00F83424" w:rsidRPr="0043796F" w14:paraId="06BE0C79" w14:textId="77777777" w:rsidTr="00703C26">
        <w:tc>
          <w:tcPr>
            <w:tcW w:w="1555" w:type="dxa"/>
          </w:tcPr>
          <w:p w14:paraId="6F6E54E1" w14:textId="77D95512" w:rsidR="00F83424" w:rsidRPr="0043796F" w:rsidRDefault="00F83424" w:rsidP="00703C26">
            <w:pPr>
              <w:jc w:val="center"/>
              <w:rPr>
                <w:lang w:val="en-US"/>
              </w:rPr>
            </w:pPr>
            <w:r w:rsidRPr="0043796F">
              <w:rPr>
                <w:lang w:val="en-US"/>
              </w:rPr>
              <w:t>BERT</w:t>
            </w:r>
          </w:p>
        </w:tc>
        <w:tc>
          <w:tcPr>
            <w:tcW w:w="7455" w:type="dxa"/>
          </w:tcPr>
          <w:p w14:paraId="76BB33C5" w14:textId="392FB9EB" w:rsidR="00F83424" w:rsidRPr="0043796F" w:rsidRDefault="00F83424" w:rsidP="00703C26">
            <w:pPr>
              <w:jc w:val="center"/>
              <w:rPr>
                <w:lang w:val="en-US"/>
              </w:rPr>
            </w:pPr>
            <w:r w:rsidRPr="0043796F">
              <w:t>Bidirectional Encoder Representations from Transformers</w:t>
            </w:r>
          </w:p>
        </w:tc>
      </w:tr>
      <w:tr w:rsidR="00F83424" w:rsidRPr="0043796F" w14:paraId="449C3F20" w14:textId="77777777" w:rsidTr="00703C26">
        <w:tc>
          <w:tcPr>
            <w:tcW w:w="1555" w:type="dxa"/>
          </w:tcPr>
          <w:p w14:paraId="15518C88" w14:textId="43A61F40" w:rsidR="00F83424" w:rsidRPr="0043796F" w:rsidRDefault="00F83424" w:rsidP="00703C26">
            <w:pPr>
              <w:jc w:val="center"/>
              <w:rPr>
                <w:lang w:val="en-US"/>
              </w:rPr>
            </w:pPr>
            <w:r w:rsidRPr="0043796F">
              <w:rPr>
                <w:lang w:val="en-US"/>
              </w:rPr>
              <w:t>SVM</w:t>
            </w:r>
          </w:p>
        </w:tc>
        <w:tc>
          <w:tcPr>
            <w:tcW w:w="7455" w:type="dxa"/>
          </w:tcPr>
          <w:p w14:paraId="7488F141" w14:textId="2B5CDBDF" w:rsidR="00F83424" w:rsidRPr="0043796F" w:rsidRDefault="00F83424" w:rsidP="00703C26">
            <w:pPr>
              <w:jc w:val="center"/>
              <w:rPr>
                <w:lang w:val="en-US"/>
              </w:rPr>
            </w:pPr>
            <w:r w:rsidRPr="0043796F">
              <w:rPr>
                <w:sz w:val="23"/>
                <w:szCs w:val="23"/>
              </w:rPr>
              <w:t>Support Vector Machine</w:t>
            </w:r>
          </w:p>
        </w:tc>
      </w:tr>
      <w:tr w:rsidR="00F83424" w:rsidRPr="0043796F" w14:paraId="29B683F1" w14:textId="77777777" w:rsidTr="00703C26">
        <w:tc>
          <w:tcPr>
            <w:tcW w:w="1555" w:type="dxa"/>
          </w:tcPr>
          <w:p w14:paraId="392E99D9" w14:textId="570A2B1C" w:rsidR="00F83424" w:rsidRPr="0043796F" w:rsidRDefault="00F83424" w:rsidP="00703C26">
            <w:pPr>
              <w:jc w:val="center"/>
              <w:rPr>
                <w:lang w:val="en-US"/>
              </w:rPr>
            </w:pPr>
            <w:r w:rsidRPr="0043796F">
              <w:rPr>
                <w:sz w:val="23"/>
                <w:szCs w:val="23"/>
              </w:rPr>
              <w:t xml:space="preserve">XgBoost </w:t>
            </w:r>
          </w:p>
        </w:tc>
        <w:tc>
          <w:tcPr>
            <w:tcW w:w="7455" w:type="dxa"/>
          </w:tcPr>
          <w:p w14:paraId="4BD0F0E6" w14:textId="65C72380" w:rsidR="00F83424" w:rsidRPr="0043796F" w:rsidRDefault="00F83424" w:rsidP="00703C26">
            <w:pPr>
              <w:jc w:val="center"/>
              <w:rPr>
                <w:b/>
                <w:bCs/>
                <w:lang w:val="en-US"/>
              </w:rPr>
            </w:pPr>
            <w:r w:rsidRPr="0043796F">
              <w:rPr>
                <w:sz w:val="23"/>
                <w:szCs w:val="23"/>
              </w:rPr>
              <w:t>Extreme Gradient Boosting</w:t>
            </w:r>
          </w:p>
        </w:tc>
      </w:tr>
      <w:tr w:rsidR="00F83424" w:rsidRPr="0043796F" w14:paraId="0E365178" w14:textId="77777777" w:rsidTr="00703C26">
        <w:tc>
          <w:tcPr>
            <w:tcW w:w="1555" w:type="dxa"/>
          </w:tcPr>
          <w:p w14:paraId="59F08CF7" w14:textId="46908B10" w:rsidR="00F83424" w:rsidRPr="0043796F" w:rsidRDefault="00F83424" w:rsidP="00703C26">
            <w:pPr>
              <w:jc w:val="center"/>
              <w:rPr>
                <w:lang w:val="en-US"/>
              </w:rPr>
            </w:pPr>
            <w:r w:rsidRPr="0043796F">
              <w:rPr>
                <w:sz w:val="23"/>
                <w:szCs w:val="23"/>
              </w:rPr>
              <w:t xml:space="preserve">LIME </w:t>
            </w:r>
          </w:p>
        </w:tc>
        <w:tc>
          <w:tcPr>
            <w:tcW w:w="7455" w:type="dxa"/>
          </w:tcPr>
          <w:p w14:paraId="7C5CC674" w14:textId="08BB0099" w:rsidR="00F83424" w:rsidRPr="0043796F" w:rsidRDefault="00F83424" w:rsidP="00DA3A93">
            <w:pPr>
              <w:pStyle w:val="Default"/>
              <w:jc w:val="center"/>
              <w:rPr>
                <w:sz w:val="23"/>
                <w:szCs w:val="23"/>
              </w:rPr>
            </w:pPr>
            <w:r w:rsidRPr="0043796F">
              <w:rPr>
                <w:sz w:val="23"/>
                <w:szCs w:val="23"/>
              </w:rPr>
              <w:t>Local Interpretable Model-Agnostic Explanations</w:t>
            </w:r>
          </w:p>
        </w:tc>
      </w:tr>
      <w:tr w:rsidR="00F83424" w:rsidRPr="0043796F" w14:paraId="728F1424" w14:textId="77777777" w:rsidTr="00703C26">
        <w:tc>
          <w:tcPr>
            <w:tcW w:w="1555" w:type="dxa"/>
          </w:tcPr>
          <w:p w14:paraId="54E02FD9" w14:textId="2C577B80" w:rsidR="00F83424" w:rsidRPr="0043796F" w:rsidRDefault="00F83424" w:rsidP="00703C26">
            <w:pPr>
              <w:pStyle w:val="Default"/>
              <w:jc w:val="center"/>
              <w:rPr>
                <w:sz w:val="23"/>
                <w:szCs w:val="23"/>
              </w:rPr>
            </w:pPr>
            <w:r w:rsidRPr="0043796F">
              <w:rPr>
                <w:lang w:val="en-US"/>
              </w:rPr>
              <w:t>SHAP</w:t>
            </w:r>
          </w:p>
        </w:tc>
        <w:tc>
          <w:tcPr>
            <w:tcW w:w="7455" w:type="dxa"/>
          </w:tcPr>
          <w:p w14:paraId="37988E12" w14:textId="5FA83617" w:rsidR="00F83424" w:rsidRPr="0043796F" w:rsidRDefault="00F83424" w:rsidP="00703C26">
            <w:pPr>
              <w:pStyle w:val="Default"/>
              <w:jc w:val="center"/>
              <w:rPr>
                <w:sz w:val="23"/>
                <w:szCs w:val="23"/>
              </w:rPr>
            </w:pPr>
            <w:r w:rsidRPr="0043796F">
              <w:rPr>
                <w:sz w:val="23"/>
                <w:szCs w:val="23"/>
              </w:rPr>
              <w:t xml:space="preserve">Shapley Additive Explanation </w:t>
            </w:r>
          </w:p>
        </w:tc>
      </w:tr>
      <w:tr w:rsidR="00770B92" w:rsidRPr="0043796F" w14:paraId="7F2CCE6E" w14:textId="77777777" w:rsidTr="00703C26">
        <w:tc>
          <w:tcPr>
            <w:tcW w:w="1555" w:type="dxa"/>
          </w:tcPr>
          <w:p w14:paraId="45C8EA2A" w14:textId="7507DE66" w:rsidR="00770B92" w:rsidRPr="0043796F" w:rsidRDefault="00770B92" w:rsidP="00703C26">
            <w:pPr>
              <w:pStyle w:val="Default"/>
              <w:jc w:val="center"/>
              <w:rPr>
                <w:lang w:val="en-US"/>
              </w:rPr>
            </w:pPr>
            <w:r w:rsidRPr="0043796F">
              <w:rPr>
                <w:lang w:val="en-US"/>
              </w:rPr>
              <w:t>KNIME</w:t>
            </w:r>
          </w:p>
        </w:tc>
        <w:tc>
          <w:tcPr>
            <w:tcW w:w="7455" w:type="dxa"/>
          </w:tcPr>
          <w:p w14:paraId="47CC2ED0" w14:textId="2A0F8DA5" w:rsidR="00770B92" w:rsidRPr="0043796F" w:rsidRDefault="00770B92" w:rsidP="00770B92">
            <w:pPr>
              <w:pStyle w:val="Default"/>
              <w:jc w:val="center"/>
              <w:rPr>
                <w:sz w:val="23"/>
                <w:szCs w:val="23"/>
                <w:lang w:val="en-IN"/>
              </w:rPr>
            </w:pPr>
            <w:r w:rsidRPr="00770B92">
              <w:rPr>
                <w:sz w:val="23"/>
                <w:szCs w:val="23"/>
                <w:lang w:val="en-IN"/>
              </w:rPr>
              <w:t>Konstanz Information Miner</w:t>
            </w:r>
          </w:p>
        </w:tc>
      </w:tr>
    </w:tbl>
    <w:p w14:paraId="295E40D6" w14:textId="77777777" w:rsidR="00703C26" w:rsidRPr="0043796F" w:rsidRDefault="00703C26" w:rsidP="00A01915">
      <w:pPr>
        <w:spacing w:line="360" w:lineRule="auto"/>
        <w:jc w:val="center"/>
        <w:rPr>
          <w:b/>
          <w:bCs/>
          <w:lang w:val="en-US"/>
        </w:rPr>
      </w:pPr>
    </w:p>
    <w:p w14:paraId="408026AB" w14:textId="77777777" w:rsidR="00A01915" w:rsidRPr="0043796F" w:rsidRDefault="00A01915" w:rsidP="00A01915">
      <w:pPr>
        <w:spacing w:line="360" w:lineRule="auto"/>
        <w:jc w:val="both"/>
        <w:rPr>
          <w:lang w:val="en-US"/>
        </w:rPr>
      </w:pPr>
    </w:p>
    <w:p w14:paraId="481DB562" w14:textId="36C45921" w:rsidR="00947D4B" w:rsidRPr="0043796F" w:rsidRDefault="00947D4B" w:rsidP="005245A0">
      <w:pPr>
        <w:spacing w:after="160" w:line="259" w:lineRule="auto"/>
        <w:jc w:val="both"/>
      </w:pPr>
    </w:p>
    <w:p w14:paraId="259C0960" w14:textId="6E207F2A" w:rsidR="00947D4B" w:rsidRPr="0043796F" w:rsidRDefault="00947D4B" w:rsidP="005245A0">
      <w:pPr>
        <w:spacing w:after="160" w:line="259" w:lineRule="auto"/>
        <w:jc w:val="both"/>
      </w:pPr>
    </w:p>
    <w:p w14:paraId="6FBB5F8C" w14:textId="024D7047" w:rsidR="00947D4B" w:rsidRPr="0043796F" w:rsidRDefault="00947D4B" w:rsidP="005245A0">
      <w:pPr>
        <w:spacing w:after="160" w:line="259" w:lineRule="auto"/>
        <w:jc w:val="both"/>
      </w:pPr>
    </w:p>
    <w:p w14:paraId="6FD9155A" w14:textId="76151B6D" w:rsidR="00947D4B" w:rsidRPr="0043796F" w:rsidRDefault="00947D4B" w:rsidP="005245A0">
      <w:pPr>
        <w:spacing w:after="160" w:line="259" w:lineRule="auto"/>
        <w:jc w:val="both"/>
      </w:pPr>
    </w:p>
    <w:p w14:paraId="22CA0D93" w14:textId="3C778650" w:rsidR="00947D4B" w:rsidRPr="0043796F" w:rsidRDefault="00947D4B" w:rsidP="005245A0">
      <w:pPr>
        <w:spacing w:after="160" w:line="259" w:lineRule="auto"/>
        <w:jc w:val="both"/>
      </w:pPr>
    </w:p>
    <w:p w14:paraId="50687098" w14:textId="51B466A3" w:rsidR="00947D4B" w:rsidRPr="0043796F" w:rsidRDefault="00947D4B" w:rsidP="005245A0">
      <w:pPr>
        <w:spacing w:after="160" w:line="259" w:lineRule="auto"/>
        <w:jc w:val="both"/>
      </w:pPr>
    </w:p>
    <w:p w14:paraId="10D258E1" w14:textId="70A86529" w:rsidR="00947D4B" w:rsidRPr="0043796F" w:rsidRDefault="00947D4B" w:rsidP="005245A0">
      <w:pPr>
        <w:spacing w:after="160" w:line="259" w:lineRule="auto"/>
        <w:jc w:val="both"/>
      </w:pPr>
    </w:p>
    <w:p w14:paraId="073DC34B" w14:textId="6779CF36" w:rsidR="00947D4B" w:rsidRPr="0043796F" w:rsidRDefault="00947D4B" w:rsidP="005245A0">
      <w:pPr>
        <w:spacing w:after="160" w:line="259" w:lineRule="auto"/>
        <w:jc w:val="both"/>
      </w:pPr>
    </w:p>
    <w:p w14:paraId="657BB138" w14:textId="554AA183" w:rsidR="00947D4B" w:rsidRPr="0043796F" w:rsidRDefault="00947D4B" w:rsidP="005245A0">
      <w:pPr>
        <w:spacing w:after="160" w:line="259" w:lineRule="auto"/>
        <w:jc w:val="both"/>
      </w:pPr>
    </w:p>
    <w:p w14:paraId="7725CB31" w14:textId="77777777" w:rsidR="00947D4B" w:rsidRPr="0043796F" w:rsidRDefault="00947D4B" w:rsidP="005245A0">
      <w:pPr>
        <w:pStyle w:val="Heading1"/>
        <w:ind w:left="0"/>
        <w:jc w:val="both"/>
        <w:rPr>
          <w:rFonts w:cs="Times New Roman"/>
          <w:sz w:val="24"/>
          <w:szCs w:val="24"/>
        </w:rPr>
      </w:pPr>
      <w:bookmarkStart w:id="2" w:name="_Toc69066181"/>
      <w:r w:rsidRPr="0043796F">
        <w:rPr>
          <w:rFonts w:cs="Times New Roman"/>
          <w:sz w:val="24"/>
          <w:szCs w:val="24"/>
        </w:rPr>
        <w:lastRenderedPageBreak/>
        <w:t>1. Introduction</w:t>
      </w:r>
      <w:bookmarkEnd w:id="2"/>
      <w:r w:rsidRPr="0043796F">
        <w:rPr>
          <w:rFonts w:cs="Times New Roman"/>
          <w:sz w:val="24"/>
          <w:szCs w:val="24"/>
        </w:rPr>
        <w:t xml:space="preserve"> </w:t>
      </w:r>
    </w:p>
    <w:p w14:paraId="7FF107F0" w14:textId="77777777" w:rsidR="00947D4B" w:rsidRPr="0043796F" w:rsidRDefault="00947D4B" w:rsidP="005245A0">
      <w:pPr>
        <w:jc w:val="both"/>
      </w:pPr>
    </w:p>
    <w:p w14:paraId="33313D05" w14:textId="013D620E" w:rsidR="00234B13" w:rsidRPr="0043796F" w:rsidRDefault="00202FE6" w:rsidP="001B3BC9">
      <w:pPr>
        <w:jc w:val="both"/>
      </w:pPr>
      <w:r w:rsidRPr="0043796F">
        <w:t xml:space="preserve">With the genesis of the internet and the world wide web, we have seen an unprecedented growth of data and information on the web as well as a huge growth in digital or textual opinions, sentiments and attitudes as remarked upon in reviews. </w:t>
      </w:r>
      <w:r w:rsidR="00ED4858" w:rsidRPr="0043796F">
        <w:fldChar w:fldCharType="begin" w:fldLock="1"/>
      </w:r>
      <w:r w:rsidR="00D2452C" w:rsidRPr="0043796F">
        <w:instrText>ADDIN CSL_CITATION {"citationItems":[{"id":"ITEM-1","itemData":{"ISSN":"19981066","abstract":"With the genesis of the internet and the world wide web, we have seen an unprecedented growth of data and information on the web as well as a huge growth in digital or textual opinions, sentiments and attitudes as remarked upon in reviews. Special attention needs to be given to the processing and understating information used by information retrieval methods and natural language processing methods. One of the main problems in this scope is sentiment analysis whereby a review is classified into two classes, i.e. positive (thumbs up or favorable) or negative (thumbs down or unfavorable) opinions. This paper discusses related issues such as feature selection methods and different sentiment classifications as well as the main approaches currently being taken to solve this problem.","author":[{"dropping-particle":"","family":"Yousefpour","given":"Alireza","non-dropping-particle":"","parse-names":false,"suffix":""},{"dropping-particle":"","family":"Ibrahim","given":"Roliana","non-dropping-particle":"","parse-names":false,"suffix":""},{"dropping-particle":"","family":"Hamed","given":"Haza Nuzly Abdull","non-dropping-particle":"","parse-names":false,"suffix":""},{"dropping-particle":"","family":"Hajmohammadi","given":"Mohammad Sadegh","non-dropping-particle":"","parse-names":false,"suffix":""}],"container-title":"Advances in Environmental Biology","id":"ITEM-1","issue":"13","issued":{"date-parts":[["2014"]]},"page":"53-68","title":"A comparative study on sentiment analysis","type":"article-journal","volume":"8"},"uris":["http://www.mendeley.com/documents/?uuid=68db8c59-2b60-428e-83c4-35bec121c13f"]}],"mendeley":{"formattedCitation":"(Yousefpour et al., 2014)","plainTextFormattedCitation":"(Yousefpour et al., 2014)","previouslyFormattedCitation":"(Yousefpour et al., 2014)"},"properties":{"noteIndex":0},"schema":"https://github.com/citation-style-language/schema/raw/master/csl-citation.json"}</w:instrText>
      </w:r>
      <w:r w:rsidR="00ED4858" w:rsidRPr="0043796F">
        <w:fldChar w:fldCharType="separate"/>
      </w:r>
      <w:r w:rsidR="00ED4858" w:rsidRPr="0043796F">
        <w:rPr>
          <w:noProof/>
        </w:rPr>
        <w:t>(Yousefpour et al., 2014)</w:t>
      </w:r>
      <w:r w:rsidR="00ED4858" w:rsidRPr="0043796F">
        <w:fldChar w:fldCharType="end"/>
      </w:r>
      <w:r w:rsidR="00232D77" w:rsidRPr="0043796F">
        <w:t xml:space="preserve">. </w:t>
      </w:r>
      <w:r w:rsidR="002C0B40" w:rsidRPr="0043796F">
        <w:t>Sentiment analysis field has attracted researchers from different disciplines, especially from computer science as it falls under interactive computation or human computer interaction (HCI). Sentiment analysis is mainly a classification problem that merges both domains natural language processing (NLP) and machine learning (ML)</w:t>
      </w:r>
      <w:r w:rsidR="002C0B40" w:rsidRPr="0043796F">
        <w:fldChar w:fldCharType="begin" w:fldLock="1"/>
      </w:r>
      <w:r w:rsidR="002C0B40"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2C0B40" w:rsidRPr="0043796F">
        <w:fldChar w:fldCharType="separate"/>
      </w:r>
      <w:r w:rsidR="002C0B40" w:rsidRPr="0043796F">
        <w:rPr>
          <w:noProof/>
        </w:rPr>
        <w:t>(Qaisar, 2020)</w:t>
      </w:r>
      <w:r w:rsidR="002C0B40" w:rsidRPr="0043796F">
        <w:fldChar w:fldCharType="end"/>
      </w:r>
      <w:r w:rsidR="001F240E" w:rsidRPr="0043796F">
        <w:t xml:space="preserve">. </w:t>
      </w:r>
      <w:r w:rsidR="00234B13" w:rsidRPr="0043796F">
        <w:t>Sentiment analysis helps us to understand the relationship between natural text and humans emotions or judgment. It helps us to review a person’s perspective about an entity which means a great deal to the producer of the entity. For instance, in this age, nobody goes to watch a movie unless they heard some good reviews of that film in social media or from some film critics The case is also the same in buying products. So reviews are taking on the marketing world.</w:t>
      </w:r>
      <w:r w:rsidR="00234B13" w:rsidRPr="0043796F">
        <w:fldChar w:fldCharType="begin" w:fldLock="1"/>
      </w:r>
      <w:r w:rsidR="00E220EA" w:rsidRPr="0043796F">
        <w:instrText>ADDIN CSL_CITATION {"citationItems":[{"id":"ITEM-1","itemData":{"DOI":"10.1109/ICECTE48615.2019.9303573","ISBN":"9781728164083","abstract":"With the huge expansion of text data sentiment analysis is playing a crucial role in analyzing the user's perspective about a particular product, company or any other physical or virtual entity. Sentiment analysis helps us to analyze user review about an entity and then drawing out a conclusion based on the sentiments it extracted from the reviews. Convolution Neural Network (CNN) and Long-Short-Term Memory Network (LSTM) are two well-known deep neural networks used for sentiment analysis. In this paper, we have compared between CNN, LSTM and LSTM-CNN architectures for sentiment classification on the IMDb movie reviews in order to find the best-suited architecture for the dataset. Experimental results have shown that CNN has achieved an F-Score of 91% which has outperformed LSTM, LSTM-CNN and other state-of-the-art approaches for sentiment classification on IMDb movie reviews.","author":[{"dropping-particle":"","family":"Haque","given":"Md Rakibul","non-dropping-particle":"","parse-names":false,"suffix":""},{"dropping-particle":"","family":"Akter Lima","given":"Salma","non-dropping-particle":"","parse-names":false,"suffix":""},{"dropping-particle":"","family":"Mishu","given":"Sadia Zaman","non-dropping-particle":"","parse-names":false,"suffix":""}],"container-title":"3rd International Conference on Electrical, Computer and Telecommunication Engineering, ICECTE 2019","id":"ITEM-1","issued":{"date-parts":[["2019"]]},"page":"161-164","title":"Performance Analysis of Different Neural Networks for Sentiment Analysis on IMDb Movie Reviews","type":"article-journal"},"uris":["http://www.mendeley.com/documents/?uuid=e7127e5c-0079-4645-b336-e79b027533c5"]}],"mendeley":{"formattedCitation":"(Haque et al., 2019)","plainTextFormattedCitation":"(Haque et al., 2019)","previouslyFormattedCitation":"(Haque et al., 2019)"},"properties":{"noteIndex":0},"schema":"https://github.com/citation-style-language/schema/raw/master/csl-citation.json"}</w:instrText>
      </w:r>
      <w:r w:rsidR="00234B13" w:rsidRPr="0043796F">
        <w:fldChar w:fldCharType="separate"/>
      </w:r>
      <w:r w:rsidR="00234B13" w:rsidRPr="0043796F">
        <w:rPr>
          <w:noProof/>
        </w:rPr>
        <w:t>(Haque et al., 2019)</w:t>
      </w:r>
      <w:r w:rsidR="00234B13" w:rsidRPr="0043796F">
        <w:fldChar w:fldCharType="end"/>
      </w:r>
      <w:r w:rsidR="00234B13" w:rsidRPr="0043796F">
        <w:t xml:space="preserve"> </w:t>
      </w:r>
    </w:p>
    <w:p w14:paraId="33833ADA" w14:textId="6B0729F8" w:rsidR="00232D77" w:rsidRPr="0043796F" w:rsidRDefault="001F240E" w:rsidP="001B3BC9">
      <w:pPr>
        <w:jc w:val="both"/>
      </w:pPr>
      <w:r w:rsidRPr="0043796F">
        <w:t xml:space="preserve">Although algorithms have progressed pretty well in last few years few challenges in this field have not been completely eliminated yet. One of these challenges is to classify statements to positive or negative even though it doesn’t have any clear emotions and sometimes statements can have words which have different meanings based on the contexts so that leads in to ambiguity in the end result of the </w:t>
      </w:r>
      <w:r w:rsidR="00232D77" w:rsidRPr="0043796F">
        <w:t>classification</w:t>
      </w:r>
      <w:r w:rsidR="00E220EA" w:rsidRPr="0043796F">
        <w:t>.</w:t>
      </w:r>
      <w:r w:rsidR="00E220EA" w:rsidRPr="0043796F">
        <w:fldChar w:fldCharType="begin" w:fldLock="1"/>
      </w:r>
      <w:r w:rsidR="00E220EA" w:rsidRPr="0043796F">
        <w:instrText>ADDIN CSL_CITATION {"citationItems":[{"id":"ITEM-1","itemData":{"DOI":"10.1109/ICCIS49240.2020.9257657","ISBN":"9781728154671","abstract":"The sentiment analysis is an emerging research area where vast amount of data are being analyzed, to generate useful insights in regards to a specific topic. It is an effective tool which can serve governments, corporations and even consumers. Text emotion recognizing lays a key role in this framework. Researchers in the fields of natural language processing (NLP) and machine learning (ML) have explored a variety of methods to implement the process with highest accuracy possible. In this paper the Long Short-Term Memory (LSTM) classifier is used for analyzing sentiments of the IMDb movie reviews. It is based on the Recurrent Neural Network (RNN) algorithm. The data is effectively preprocessed and partitioned to enhance the post classification performance. The classification performance is studied in terms of accuracy. Results show a best classification accuracy of 89.9%. It confirms the potential of integrating the designed solution in modern text based sentiments analyzers.","author":[{"dropping-particle":"","family":"Qaisar","given":"Saeed Mian","non-dropping-particle":"","parse-names":false,"suffix":""}],"container-title":"2020 2nd International Conference on Computer and Information Sciences, ICCIS 2020","id":"ITEM-1","issued":{"date-parts":[["2020"]]},"page":"7-10","title":"Sentiment Analysis of IMDb Movie Reviews Using Long Short-Term Memory","type":"article-journal"},"uris":["http://www.mendeley.com/documents/?uuid=20b9c72a-e485-44dd-a476-a751ad753132"]}],"mendeley":{"formattedCitation":"(Qaisar, 2020)","plainTextFormattedCitation":"(Qaisar, 2020)","previouslyFormattedCitation":"(Qaisar, 2020)"},"properties":{"noteIndex":0},"schema":"https://github.com/citation-style-language/schema/raw/master/csl-citation.json"}</w:instrText>
      </w:r>
      <w:r w:rsidR="00E220EA" w:rsidRPr="0043796F">
        <w:fldChar w:fldCharType="separate"/>
      </w:r>
      <w:r w:rsidR="00E220EA" w:rsidRPr="0043796F">
        <w:rPr>
          <w:noProof/>
        </w:rPr>
        <w:t>(Qaisar, 2020)</w:t>
      </w:r>
      <w:r w:rsidR="00E220EA" w:rsidRPr="0043796F">
        <w:fldChar w:fldCharType="end"/>
      </w:r>
    </w:p>
    <w:p w14:paraId="54C86715" w14:textId="77777777" w:rsidR="00035558" w:rsidRPr="0043796F" w:rsidRDefault="00035558" w:rsidP="005245A0">
      <w:pPr>
        <w:jc w:val="both"/>
      </w:pPr>
    </w:p>
    <w:p w14:paraId="72CF8E26" w14:textId="3AF4D2B9" w:rsidR="006B03EA" w:rsidRPr="0043796F" w:rsidRDefault="006B03EA" w:rsidP="005245A0">
      <w:pPr>
        <w:jc w:val="both"/>
      </w:pPr>
      <w:r w:rsidRPr="0043796F">
        <w:rPr>
          <w:rFonts w:ascii="Calibri" w:hAnsi="Calibri" w:cs="Calibri"/>
        </w:rPr>
        <w:t>﻿</w:t>
      </w:r>
      <w:r w:rsidRPr="0043796F">
        <w:t>Why movie domain?</w:t>
      </w:r>
      <w:r w:rsidR="00646BE0" w:rsidRPr="0043796F">
        <w:t xml:space="preserve"> </w:t>
      </w:r>
    </w:p>
    <w:p w14:paraId="3AA1EB52" w14:textId="32B92B5F" w:rsidR="006B03EA" w:rsidRPr="0043796F" w:rsidRDefault="006B03EA" w:rsidP="005245A0">
      <w:pPr>
        <w:jc w:val="both"/>
      </w:pPr>
      <w:r w:rsidRPr="0043796F">
        <w:rPr>
          <w:rFonts w:ascii="Calibri" w:hAnsi="Calibri" w:cs="Calibri"/>
        </w:rPr>
        <w:t>﻿</w:t>
      </w:r>
      <w:r w:rsidRPr="0043796F">
        <w:tab/>
        <w:t xml:space="preserve">Recently studies conducted regarding online opinions, comments, writing reviews, discussion blogs. The most of the piles are used by the film industry includes songs, movie premier, trailers, television programs, and radioactivity to convey the </w:t>
      </w:r>
      <w:r w:rsidRPr="0043796F">
        <w:rPr>
          <w:rFonts w:ascii="Calibri" w:hAnsi="Calibri" w:cs="Calibri"/>
        </w:rPr>
        <w:t>﻿</w:t>
      </w:r>
      <w:r w:rsidRPr="0043796F">
        <w:t>actual profit earned by the movies. Since movies play a significant role in the entertainment market not only to entertain people but also dependent on ratings and profits on the basis of reviews across the globe. Ultimately it helps in generation of leads with the help of previous data. The movie review dataset is obtained from website Kaggle. The publicly accessible website for movie review is IMDB website.</w:t>
      </w:r>
      <w:r w:rsidR="00646BE0" w:rsidRPr="0043796F">
        <w:t xml:space="preserve"> </w:t>
      </w:r>
      <w:r w:rsidR="00646BE0">
        <w:t xml:space="preserve"> </w:t>
      </w:r>
      <w:r w:rsidR="00646BE0" w:rsidRPr="0043796F">
        <w:fldChar w:fldCharType="begin" w:fldLock="1"/>
      </w:r>
      <w:r w:rsidR="00646BE0" w:rsidRPr="0043796F">
        <w:instrText>ADDIN CSL_CITATION {"citationItems":[{"id":"ITEM-1","itemData":{"DOI":"10.1109/CSNT.2018.8820260","ISBN":"9781538659564","abstract":"This paper presents a study of various learning algorithms using sentiment analysis of movie reviews. Presently, posting reviews on movies is one of the famous approaches for expressing evaluations and grievances in the direction of the box office collection success brought or viewer comments received. The growing importance of sentiment analysis coincides with the growth of social media along with critiques, forum discussions, blogs, micro-blogs, Twitter, and social networks. The field of the sentiment of evaluation is intently tied to natural language processing and text mining. Sentiment Analysis, which is likewise called opinion mining, is the sphere of having a look at which analyzes human beings' reviews as thoughts to understand if the character was 'glad', 'unhappy', 'angry' and so on. The essential goal of this paper is to illustrate the research on deep learning model by using Convolutional Neural Networks (CNN) with respect to supervised machine learning classifiers (Naïve Bayes, SVM, Logistic Regression, KNN and Ensemble Methods). The improvement in classification model accuracy through CNN classifier is presented as comparative analysis of their performance.","author":[{"dropping-particle":"","family":"Dholpuria","given":"Tanushree","non-dropping-particle":"","parse-names":false,"suffix":""},{"dropping-particle":"","family":"Rana","given":"Y. K.","non-dropping-particle":"","parse-names":false,"suffix":""},{"dropping-particle":"","family":"Agrawal","given":"Chetan","non-dropping-particle":"","parse-names":false,"suffix":""}],"container-title":"Proceedings - 2018 8th International Conference on Communication Systems and Network Technologies, CSNT 2018","id":"ITEM-1","issued":{"date-parts":[["2018"]]},"page":"173-181","title":"A sentiment analysis approach through deep learning for a movie review","type":"article-journal"},"uris":["http://www.mendeley.com/documents/?uuid=165616d2-84a2-4c75-ba24-b2bef529f2d7"]}],"mendeley":{"formattedCitation":"(Dholpuria et al., 2018)","plainTextFormattedCitation":"(Dholpuria et al., 2018)","previouslyFormattedCitation":"(Dholpuria et al., 2018)"},"properties":{"noteIndex":0},"schema":"https://github.com/citation-style-language/schema/raw/master/csl-citation.json"}</w:instrText>
      </w:r>
      <w:r w:rsidR="00646BE0" w:rsidRPr="0043796F">
        <w:fldChar w:fldCharType="separate"/>
      </w:r>
      <w:r w:rsidR="00646BE0" w:rsidRPr="0043796F">
        <w:rPr>
          <w:noProof/>
        </w:rPr>
        <w:t>(Dholpuria et al., 2018)</w:t>
      </w:r>
      <w:r w:rsidR="00646BE0" w:rsidRPr="0043796F">
        <w:fldChar w:fldCharType="end"/>
      </w:r>
    </w:p>
    <w:p w14:paraId="353A4219" w14:textId="77777777" w:rsidR="006B03EA" w:rsidRPr="0043796F" w:rsidRDefault="006B03EA" w:rsidP="005245A0">
      <w:pPr>
        <w:jc w:val="both"/>
      </w:pPr>
    </w:p>
    <w:p w14:paraId="1797645F" w14:textId="6783012A" w:rsidR="00202FE6" w:rsidRPr="0043796F" w:rsidRDefault="00232D77" w:rsidP="005245A0">
      <w:pPr>
        <w:jc w:val="both"/>
      </w:pPr>
      <w:r w:rsidRPr="0043796F">
        <w:t xml:space="preserve">In this </w:t>
      </w:r>
      <w:r w:rsidR="00B9047F" w:rsidRPr="0043796F">
        <w:t>research</w:t>
      </w:r>
      <w:r w:rsidRPr="0043796F">
        <w:t xml:space="preserve"> </w:t>
      </w:r>
      <w:r w:rsidR="00260DE6" w:rsidRPr="0043796F">
        <w:t>I am going to apply following steps on IMDB movie review dataset</w:t>
      </w:r>
      <w:r w:rsidRPr="0043796F">
        <w:t xml:space="preserve">. </w:t>
      </w:r>
    </w:p>
    <w:p w14:paraId="712CA031" w14:textId="490C92C9" w:rsidR="00A07241" w:rsidRPr="0043796F" w:rsidRDefault="00FD1548" w:rsidP="005245A0">
      <w:pPr>
        <w:pStyle w:val="ListParagraph"/>
        <w:numPr>
          <w:ilvl w:val="0"/>
          <w:numId w:val="2"/>
        </w:numPr>
        <w:rPr>
          <w:rFonts w:ascii="Times New Roman" w:hAnsi="Times New Roman" w:cs="Times New Roman"/>
          <w:sz w:val="24"/>
          <w:szCs w:val="24"/>
        </w:rPr>
      </w:pPr>
      <w:r w:rsidRPr="0043796F">
        <w:rPr>
          <w:rFonts w:ascii="Times New Roman" w:hAnsi="Times New Roman" w:cs="Times New Roman"/>
          <w:sz w:val="24"/>
          <w:szCs w:val="24"/>
        </w:rPr>
        <w:t>Retrieve IMDB dataset</w:t>
      </w:r>
      <w:r w:rsidR="00A07241" w:rsidRPr="0043796F">
        <w:rPr>
          <w:rFonts w:ascii="Times New Roman" w:hAnsi="Times New Roman" w:cs="Times New Roman"/>
          <w:sz w:val="24"/>
          <w:szCs w:val="24"/>
        </w:rPr>
        <w:t>.</w:t>
      </w:r>
    </w:p>
    <w:p w14:paraId="54CB95FA" w14:textId="198B98A4" w:rsidR="00232D77" w:rsidRPr="0043796F" w:rsidRDefault="00232D77" w:rsidP="005245A0">
      <w:pPr>
        <w:pStyle w:val="ListParagraph"/>
        <w:numPr>
          <w:ilvl w:val="0"/>
          <w:numId w:val="2"/>
        </w:numPr>
        <w:rPr>
          <w:rFonts w:ascii="Times New Roman" w:hAnsi="Times New Roman" w:cs="Times New Roman"/>
          <w:sz w:val="24"/>
          <w:szCs w:val="24"/>
        </w:rPr>
      </w:pPr>
      <w:r w:rsidRPr="0043796F">
        <w:rPr>
          <w:rFonts w:ascii="Times New Roman" w:hAnsi="Times New Roman" w:cs="Times New Roman"/>
          <w:sz w:val="24"/>
          <w:szCs w:val="24"/>
        </w:rPr>
        <w:t>Pre-processing</w:t>
      </w:r>
      <w:r w:rsidR="00A07241" w:rsidRPr="0043796F">
        <w:rPr>
          <w:rFonts w:ascii="Times New Roman" w:hAnsi="Times New Roman" w:cs="Times New Roman"/>
          <w:sz w:val="24"/>
          <w:szCs w:val="24"/>
        </w:rPr>
        <w:t xml:space="preserve"> and balancing dataset.</w:t>
      </w:r>
    </w:p>
    <w:p w14:paraId="0837FEB3" w14:textId="439C6609" w:rsidR="00232D77" w:rsidRPr="0043796F" w:rsidRDefault="00232D77" w:rsidP="005245A0">
      <w:pPr>
        <w:pStyle w:val="ListParagraph"/>
        <w:numPr>
          <w:ilvl w:val="0"/>
          <w:numId w:val="2"/>
        </w:numPr>
        <w:rPr>
          <w:rFonts w:ascii="Times New Roman" w:hAnsi="Times New Roman" w:cs="Times New Roman"/>
          <w:sz w:val="24"/>
          <w:szCs w:val="24"/>
        </w:rPr>
      </w:pPr>
      <w:r w:rsidRPr="0043796F">
        <w:rPr>
          <w:rFonts w:ascii="Times New Roman" w:hAnsi="Times New Roman" w:cs="Times New Roman"/>
          <w:sz w:val="24"/>
          <w:szCs w:val="24"/>
        </w:rPr>
        <w:t>Feature extraction.</w:t>
      </w:r>
    </w:p>
    <w:p w14:paraId="48F546EF" w14:textId="68491950" w:rsidR="00232D77" w:rsidRPr="0043796F" w:rsidRDefault="00232D77" w:rsidP="005245A0">
      <w:pPr>
        <w:pStyle w:val="ListParagraph"/>
        <w:numPr>
          <w:ilvl w:val="0"/>
          <w:numId w:val="2"/>
        </w:numPr>
        <w:rPr>
          <w:rFonts w:ascii="Times New Roman" w:hAnsi="Times New Roman" w:cs="Times New Roman"/>
          <w:sz w:val="24"/>
          <w:szCs w:val="24"/>
        </w:rPr>
      </w:pPr>
      <w:r w:rsidRPr="0043796F">
        <w:rPr>
          <w:rFonts w:ascii="Times New Roman" w:hAnsi="Times New Roman" w:cs="Times New Roman"/>
          <w:sz w:val="24"/>
          <w:szCs w:val="24"/>
        </w:rPr>
        <w:t xml:space="preserve">Applying classical models like Logistic Regression, SVM, XGBoost, Random Forrest and state of the art BERT model on top of vectorization methods like TF-IDF, </w:t>
      </w:r>
      <w:r w:rsidR="006B6CAF" w:rsidRPr="0043796F">
        <w:rPr>
          <w:rFonts w:ascii="Times New Roman" w:hAnsi="Times New Roman" w:cs="Times New Roman"/>
          <w:sz w:val="24"/>
          <w:szCs w:val="24"/>
        </w:rPr>
        <w:t>W</w:t>
      </w:r>
      <w:r w:rsidRPr="0043796F">
        <w:rPr>
          <w:rFonts w:ascii="Times New Roman" w:hAnsi="Times New Roman" w:cs="Times New Roman"/>
          <w:sz w:val="24"/>
          <w:szCs w:val="24"/>
        </w:rPr>
        <w:t>ord2Vec embeddings and BERT embeddings.</w:t>
      </w:r>
    </w:p>
    <w:p w14:paraId="41FCED97" w14:textId="5E1B5D95" w:rsidR="00FC1E5A" w:rsidRPr="0043796F" w:rsidRDefault="00FC1E5A" w:rsidP="005245A0">
      <w:pPr>
        <w:pStyle w:val="ListParagraph"/>
        <w:numPr>
          <w:ilvl w:val="0"/>
          <w:numId w:val="2"/>
        </w:numPr>
        <w:rPr>
          <w:rFonts w:ascii="Times New Roman" w:hAnsi="Times New Roman" w:cs="Times New Roman"/>
          <w:sz w:val="24"/>
          <w:szCs w:val="24"/>
        </w:rPr>
      </w:pPr>
      <w:r w:rsidRPr="0043796F">
        <w:rPr>
          <w:rFonts w:ascii="Times New Roman" w:hAnsi="Times New Roman" w:cs="Times New Roman"/>
          <w:sz w:val="24"/>
          <w:szCs w:val="24"/>
        </w:rPr>
        <w:t xml:space="preserve">Compare performances of each </w:t>
      </w:r>
      <w:r w:rsidR="00EA196F" w:rsidRPr="0043796F">
        <w:rPr>
          <w:rFonts w:ascii="Times New Roman" w:hAnsi="Times New Roman" w:cs="Times New Roman"/>
          <w:sz w:val="24"/>
          <w:szCs w:val="24"/>
        </w:rPr>
        <w:t xml:space="preserve">model </w:t>
      </w:r>
      <w:r w:rsidRPr="0043796F">
        <w:rPr>
          <w:rFonts w:ascii="Times New Roman" w:hAnsi="Times New Roman" w:cs="Times New Roman"/>
          <w:sz w:val="24"/>
          <w:szCs w:val="24"/>
        </w:rPr>
        <w:t>using AUC (area under ROC curve) metho</w:t>
      </w:r>
      <w:r w:rsidR="00E74866" w:rsidRPr="0043796F">
        <w:rPr>
          <w:rFonts w:ascii="Times New Roman" w:hAnsi="Times New Roman" w:cs="Times New Roman"/>
          <w:sz w:val="24"/>
          <w:szCs w:val="24"/>
        </w:rPr>
        <w:t>d and confusion metrics will be shared in the results.</w:t>
      </w:r>
    </w:p>
    <w:p w14:paraId="3606AD2F" w14:textId="42DB1366" w:rsidR="00EF408D" w:rsidRPr="0043796F" w:rsidRDefault="00EF408D" w:rsidP="005245A0">
      <w:pPr>
        <w:pStyle w:val="ListParagraph"/>
        <w:numPr>
          <w:ilvl w:val="0"/>
          <w:numId w:val="2"/>
        </w:numPr>
        <w:rPr>
          <w:rFonts w:ascii="Times New Roman" w:hAnsi="Times New Roman" w:cs="Times New Roman"/>
          <w:sz w:val="24"/>
          <w:szCs w:val="24"/>
        </w:rPr>
      </w:pPr>
      <w:r w:rsidRPr="0043796F">
        <w:rPr>
          <w:rFonts w:ascii="Times New Roman" w:hAnsi="Times New Roman" w:cs="Times New Roman"/>
          <w:sz w:val="24"/>
          <w:szCs w:val="24"/>
        </w:rPr>
        <w:t>Also</w:t>
      </w:r>
      <w:r w:rsidR="00017196" w:rsidRPr="0043796F">
        <w:rPr>
          <w:rFonts w:ascii="Times New Roman" w:hAnsi="Times New Roman" w:cs="Times New Roman"/>
          <w:sz w:val="24"/>
          <w:szCs w:val="24"/>
        </w:rPr>
        <w:t xml:space="preserve">, </w:t>
      </w:r>
      <w:r w:rsidR="006110FB" w:rsidRPr="0043796F">
        <w:rPr>
          <w:rFonts w:ascii="Times New Roman" w:hAnsi="Times New Roman" w:cs="Times New Roman"/>
          <w:sz w:val="24"/>
          <w:szCs w:val="24"/>
        </w:rPr>
        <w:t xml:space="preserve">I </w:t>
      </w:r>
      <w:r w:rsidRPr="0043796F">
        <w:rPr>
          <w:rFonts w:ascii="Times New Roman" w:hAnsi="Times New Roman" w:cs="Times New Roman"/>
          <w:sz w:val="24"/>
          <w:szCs w:val="24"/>
        </w:rPr>
        <w:t>will try to extract the part of the sentence which contributed the most to derive to specific class of the sentiment.</w:t>
      </w:r>
    </w:p>
    <w:p w14:paraId="7971947B" w14:textId="321EB055" w:rsidR="00FC1E5A" w:rsidRPr="0043796F" w:rsidRDefault="00FC1E5A" w:rsidP="005245A0">
      <w:pPr>
        <w:pStyle w:val="ListParagraph"/>
        <w:rPr>
          <w:rFonts w:ascii="Times New Roman" w:hAnsi="Times New Roman" w:cs="Times New Roman"/>
        </w:rPr>
      </w:pPr>
    </w:p>
    <w:p w14:paraId="5E5F740F" w14:textId="7E094B1D" w:rsidR="000E1E0B" w:rsidRDefault="000E1E0B" w:rsidP="005245A0">
      <w:pPr>
        <w:pStyle w:val="ListParagraph"/>
        <w:rPr>
          <w:rFonts w:ascii="Times New Roman" w:hAnsi="Times New Roman" w:cs="Times New Roman"/>
        </w:rPr>
      </w:pPr>
    </w:p>
    <w:p w14:paraId="4593998A" w14:textId="4A76133B" w:rsidR="00360293" w:rsidRDefault="00360293" w:rsidP="005245A0">
      <w:pPr>
        <w:pStyle w:val="ListParagraph"/>
        <w:rPr>
          <w:rFonts w:ascii="Times New Roman" w:hAnsi="Times New Roman" w:cs="Times New Roman"/>
        </w:rPr>
      </w:pPr>
    </w:p>
    <w:p w14:paraId="2ECC9EF1" w14:textId="7AFA5B97" w:rsidR="00360293" w:rsidRDefault="00360293" w:rsidP="005245A0">
      <w:pPr>
        <w:pStyle w:val="ListParagraph"/>
        <w:rPr>
          <w:rFonts w:ascii="Times New Roman" w:hAnsi="Times New Roman" w:cs="Times New Roman"/>
        </w:rPr>
      </w:pPr>
    </w:p>
    <w:p w14:paraId="71989A1A" w14:textId="77777777" w:rsidR="00360293" w:rsidRPr="0043796F" w:rsidRDefault="00360293" w:rsidP="005245A0">
      <w:pPr>
        <w:pStyle w:val="ListParagraph"/>
        <w:rPr>
          <w:rFonts w:ascii="Times New Roman" w:hAnsi="Times New Roman" w:cs="Times New Roman"/>
        </w:rPr>
      </w:pPr>
    </w:p>
    <w:p w14:paraId="5C567593" w14:textId="76FB9187" w:rsidR="000E1E0B" w:rsidRPr="0043796F" w:rsidRDefault="000E1E0B" w:rsidP="000C34A1"/>
    <w:p w14:paraId="4D9F6EA4" w14:textId="6062FA2D" w:rsidR="00947D4B" w:rsidRPr="0043796F" w:rsidRDefault="00947D4B" w:rsidP="005245A0">
      <w:pPr>
        <w:pStyle w:val="Heading1"/>
        <w:ind w:left="0"/>
        <w:jc w:val="both"/>
        <w:rPr>
          <w:rFonts w:cs="Times New Roman"/>
          <w:sz w:val="24"/>
          <w:szCs w:val="24"/>
        </w:rPr>
      </w:pPr>
      <w:bookmarkStart w:id="3" w:name="_Toc69066182"/>
      <w:r w:rsidRPr="0043796F">
        <w:rPr>
          <w:rFonts w:cs="Times New Roman"/>
          <w:sz w:val="24"/>
          <w:szCs w:val="24"/>
        </w:rPr>
        <w:lastRenderedPageBreak/>
        <w:t>2. Background</w:t>
      </w:r>
      <w:bookmarkEnd w:id="3"/>
    </w:p>
    <w:p w14:paraId="50247799" w14:textId="77777777" w:rsidR="009E121C" w:rsidRPr="0043796F" w:rsidRDefault="009E121C" w:rsidP="009E121C">
      <w:pPr>
        <w:rPr>
          <w:lang w:val="en-GB"/>
        </w:rPr>
      </w:pPr>
    </w:p>
    <w:p w14:paraId="3CFFBF4C" w14:textId="7B94E3DB" w:rsidR="007F6EFF" w:rsidRDefault="00FA4B4D" w:rsidP="00481CFA">
      <w:pPr>
        <w:rPr>
          <w:lang w:val="en-US"/>
        </w:rPr>
      </w:pPr>
      <w:r w:rsidRPr="0043796F">
        <w:t xml:space="preserve">Sentiment analysis is useful </w:t>
      </w:r>
      <w:r w:rsidR="006C7391" w:rsidRPr="0043796F">
        <w:t>for finding</w:t>
      </w:r>
      <w:r w:rsidRPr="0043796F">
        <w:t xml:space="preserve"> out how customers feel about a particular topic or product or an idea. </w:t>
      </w:r>
      <w:r w:rsidR="00E36C93" w:rsidRPr="0043796F">
        <w:t>Before computer era</w:t>
      </w:r>
      <w:r w:rsidR="000D5FEF" w:rsidRPr="0043796F">
        <w:t xml:space="preserve"> started</w:t>
      </w:r>
      <w:r w:rsidRPr="0043796F">
        <w:t>, Sentiment analysis used to be done primarily on written paper documents. Today, Sentiment analysis as a field has evolved and it is used to mine information from internet including texts, blogs, social medias, news articles, publications, blogs, reviews, comments etc. This is achieved using variety of techniques like NLP, Statistics and machine learning methods.  Mainly there are two types</w:t>
      </w:r>
      <w:r w:rsidRPr="0043796F">
        <w:rPr>
          <w:lang w:val="en-US"/>
        </w:rPr>
        <w:t xml:space="preserve"> of sentiment analysis</w:t>
      </w:r>
      <w:r w:rsidR="00531177" w:rsidRPr="0043796F">
        <w:rPr>
          <w:lang w:val="en-US"/>
        </w:rPr>
        <w:t xml:space="preserve"> techniques</w:t>
      </w:r>
      <w:r w:rsidRPr="0043796F">
        <w:rPr>
          <w:lang w:val="en-US"/>
        </w:rPr>
        <w:t xml:space="preserve">. (1) </w:t>
      </w:r>
      <w:r w:rsidR="00531177" w:rsidRPr="0043796F">
        <w:rPr>
          <w:lang w:val="en-US"/>
        </w:rPr>
        <w:t>Machine Learning based techniques</w:t>
      </w:r>
      <w:r w:rsidRPr="0043796F">
        <w:rPr>
          <w:lang w:val="en-US"/>
        </w:rPr>
        <w:t xml:space="preserve">. (2) </w:t>
      </w:r>
      <w:r w:rsidR="00BE0500" w:rsidRPr="0043796F">
        <w:rPr>
          <w:lang w:val="en-US"/>
        </w:rPr>
        <w:t>Lexicon based techniques</w:t>
      </w:r>
    </w:p>
    <w:p w14:paraId="19F633C9" w14:textId="77777777" w:rsidR="004D7CE4" w:rsidRPr="0043796F" w:rsidRDefault="004D7CE4" w:rsidP="00481CFA">
      <w:pPr>
        <w:rPr>
          <w:lang w:val="en-US"/>
        </w:rPr>
      </w:pPr>
    </w:p>
    <w:p w14:paraId="71E6FDFF" w14:textId="2E64D8F5" w:rsidR="007F6EFF" w:rsidRPr="00481CFA" w:rsidRDefault="00FA02BF" w:rsidP="007F6EFF">
      <w:pPr>
        <w:pStyle w:val="ListParagraph"/>
        <w:numPr>
          <w:ilvl w:val="0"/>
          <w:numId w:val="19"/>
        </w:numPr>
        <w:spacing w:line="360" w:lineRule="auto"/>
        <w:rPr>
          <w:rFonts w:ascii="Times New Roman" w:hAnsi="Times New Roman" w:cs="Times New Roman"/>
          <w:sz w:val="24"/>
          <w:szCs w:val="24"/>
        </w:rPr>
      </w:pPr>
      <w:r w:rsidRPr="0043796F">
        <w:rPr>
          <w:rFonts w:ascii="Times New Roman" w:hAnsi="Times New Roman" w:cs="Times New Roman"/>
          <w:b/>
          <w:bCs/>
          <w:sz w:val="24"/>
          <w:szCs w:val="24"/>
        </w:rPr>
        <w:t>Machine Learning based techniques</w:t>
      </w:r>
      <w:r w:rsidR="007F6EFF" w:rsidRPr="0043796F">
        <w:rPr>
          <w:rFonts w:ascii="Times New Roman" w:hAnsi="Times New Roman" w:cs="Times New Roman"/>
          <w:sz w:val="24"/>
          <w:szCs w:val="24"/>
        </w:rPr>
        <w:t xml:space="preserve">: </w:t>
      </w:r>
      <w:r w:rsidR="00AA48C3" w:rsidRPr="00481CFA">
        <w:rPr>
          <w:rFonts w:ascii="Times New Roman" w:hAnsi="Times New Roman" w:cs="Times New Roman"/>
          <w:sz w:val="24"/>
          <w:szCs w:val="24"/>
        </w:rPr>
        <w:t xml:space="preserve">This approach mainly falls into supervised classification category, </w:t>
      </w:r>
      <w:r w:rsidR="00C4353E" w:rsidRPr="00481CFA">
        <w:rPr>
          <w:rFonts w:ascii="Times New Roman" w:hAnsi="Times New Roman" w:cs="Times New Roman"/>
          <w:sz w:val="24"/>
          <w:szCs w:val="24"/>
        </w:rPr>
        <w:t>in</w:t>
      </w:r>
      <w:r w:rsidR="00AA48C3" w:rsidRPr="00481CFA">
        <w:rPr>
          <w:rFonts w:ascii="Times New Roman" w:hAnsi="Times New Roman" w:cs="Times New Roman"/>
          <w:sz w:val="24"/>
          <w:szCs w:val="24"/>
        </w:rPr>
        <w:t xml:space="preserve"> this technique two set of datasets are needed, training dataset and test </w:t>
      </w:r>
      <w:r w:rsidR="00EA5449" w:rsidRPr="00481CFA">
        <w:rPr>
          <w:rFonts w:ascii="Times New Roman" w:hAnsi="Times New Roman" w:cs="Times New Roman"/>
          <w:sz w:val="24"/>
          <w:szCs w:val="24"/>
        </w:rPr>
        <w:t>dataset, Training</w:t>
      </w:r>
      <w:r w:rsidR="00AA48C3" w:rsidRPr="00481CFA">
        <w:rPr>
          <w:rFonts w:ascii="Times New Roman" w:hAnsi="Times New Roman" w:cs="Times New Roman"/>
          <w:sz w:val="24"/>
          <w:szCs w:val="24"/>
        </w:rPr>
        <w:t xml:space="preserve"> dataset is used to learn various characteristics of documents and test document is used to check how well the classifier has learnt.</w:t>
      </w:r>
      <w:r w:rsidR="00EE57DE" w:rsidRPr="00481CFA">
        <w:rPr>
          <w:rFonts w:ascii="Times New Roman" w:hAnsi="Times New Roman" w:cs="Times New Roman"/>
          <w:sz w:val="24"/>
          <w:szCs w:val="24"/>
        </w:rPr>
        <w:t xml:space="preserve"> Logistic Regression, SVM and Naïve Bayes have achieved good performance in this area. One important decision to make in this method is to do feature selection. It can tell how documents are represented. The most commonly used features in this method are as (1) Term Presence and their frequency (2) Part of Speech Information (3) Negations (4) Opinion word</w:t>
      </w:r>
      <w:r w:rsidR="00F32291" w:rsidRPr="00481CFA">
        <w:rPr>
          <w:rFonts w:ascii="Times New Roman" w:hAnsi="Times New Roman" w:cs="Times New Roman"/>
          <w:sz w:val="24"/>
          <w:szCs w:val="24"/>
        </w:rPr>
        <w:t>s</w:t>
      </w:r>
      <w:r w:rsidR="00EE57DE" w:rsidRPr="00481CFA">
        <w:rPr>
          <w:rFonts w:ascii="Times New Roman" w:hAnsi="Times New Roman" w:cs="Times New Roman"/>
          <w:sz w:val="24"/>
          <w:szCs w:val="24"/>
        </w:rPr>
        <w:t xml:space="preserve"> and phrases</w:t>
      </w:r>
      <w:r w:rsidR="00872BEC" w:rsidRPr="00481CFA">
        <w:rPr>
          <w:rFonts w:ascii="Times New Roman" w:hAnsi="Times New Roman" w:cs="Times New Roman"/>
          <w:sz w:val="24"/>
          <w:szCs w:val="24"/>
        </w:rPr>
        <w:t>.</w:t>
      </w:r>
    </w:p>
    <w:p w14:paraId="4720DDF2" w14:textId="0477BBA6" w:rsidR="000F0C76" w:rsidRPr="0043796F" w:rsidRDefault="00D956F8" w:rsidP="0088138C">
      <w:pPr>
        <w:pStyle w:val="ListParagraph"/>
        <w:numPr>
          <w:ilvl w:val="0"/>
          <w:numId w:val="19"/>
        </w:numPr>
        <w:spacing w:line="360" w:lineRule="auto"/>
        <w:rPr>
          <w:rFonts w:ascii="Times New Roman" w:hAnsi="Times New Roman" w:cs="Times New Roman"/>
          <w:sz w:val="24"/>
          <w:szCs w:val="24"/>
        </w:rPr>
      </w:pPr>
      <w:r w:rsidRPr="0043796F">
        <w:rPr>
          <w:rFonts w:ascii="Times New Roman" w:hAnsi="Times New Roman" w:cs="Times New Roman"/>
          <w:b/>
          <w:bCs/>
          <w:sz w:val="24"/>
          <w:szCs w:val="24"/>
        </w:rPr>
        <w:t>Lexicon based techniques</w:t>
      </w:r>
      <w:r w:rsidR="007F6EFF" w:rsidRPr="0043796F">
        <w:rPr>
          <w:rFonts w:ascii="Times New Roman" w:hAnsi="Times New Roman" w:cs="Times New Roman"/>
          <w:sz w:val="24"/>
          <w:szCs w:val="24"/>
        </w:rPr>
        <w:t xml:space="preserve">: </w:t>
      </w:r>
      <w:r w:rsidR="00B03267" w:rsidRPr="0043796F">
        <w:rPr>
          <w:rFonts w:ascii="Times New Roman" w:hAnsi="Times New Roman" w:cs="Times New Roman"/>
          <w:sz w:val="24"/>
          <w:szCs w:val="24"/>
        </w:rPr>
        <w:t>It is unsupervised technique</w:t>
      </w:r>
      <w:r w:rsidR="000F0C76" w:rsidRPr="0043796F">
        <w:rPr>
          <w:rFonts w:ascii="Times New Roman" w:hAnsi="Times New Roman" w:cs="Times New Roman"/>
          <w:sz w:val="24"/>
          <w:szCs w:val="24"/>
        </w:rPr>
        <w:t xml:space="preserve"> as it requires prior knowledge of sentiment lexicons</w:t>
      </w:r>
      <w:r w:rsidR="00B03267" w:rsidRPr="0043796F">
        <w:rPr>
          <w:rFonts w:ascii="Times New Roman" w:hAnsi="Times New Roman" w:cs="Times New Roman"/>
          <w:sz w:val="24"/>
          <w:szCs w:val="24"/>
        </w:rPr>
        <w:t>.</w:t>
      </w:r>
      <w:r w:rsidR="00B26D0E" w:rsidRPr="0043796F">
        <w:rPr>
          <w:rFonts w:ascii="Times New Roman" w:hAnsi="Times New Roman" w:cs="Times New Roman"/>
          <w:sz w:val="24"/>
          <w:szCs w:val="24"/>
        </w:rPr>
        <w:t xml:space="preserve"> Classification is done by comparing the features of a given statement against sentiment lexicons whose sentiment values/labels are known prior to their use. </w:t>
      </w:r>
      <w:r w:rsidR="008E5509" w:rsidRPr="0043796F">
        <w:rPr>
          <w:rFonts w:ascii="Times New Roman" w:hAnsi="Times New Roman" w:cs="Times New Roman"/>
          <w:sz w:val="24"/>
          <w:szCs w:val="24"/>
        </w:rPr>
        <w:t>These lexicons</w:t>
      </w:r>
      <w:r w:rsidR="00B26D0E" w:rsidRPr="0043796F">
        <w:rPr>
          <w:rFonts w:ascii="Times New Roman" w:hAnsi="Times New Roman" w:cs="Times New Roman"/>
          <w:sz w:val="24"/>
          <w:szCs w:val="24"/>
        </w:rPr>
        <w:t xml:space="preserve"> </w:t>
      </w:r>
      <w:r w:rsidR="00FD6694" w:rsidRPr="0043796F">
        <w:rPr>
          <w:rFonts w:ascii="Times New Roman" w:hAnsi="Times New Roman" w:cs="Times New Roman"/>
          <w:sz w:val="24"/>
          <w:szCs w:val="24"/>
        </w:rPr>
        <w:t>contain</w:t>
      </w:r>
      <w:r w:rsidR="00B26D0E" w:rsidRPr="0043796F">
        <w:rPr>
          <w:rFonts w:ascii="Times New Roman" w:hAnsi="Times New Roman" w:cs="Times New Roman"/>
          <w:sz w:val="24"/>
          <w:szCs w:val="24"/>
        </w:rPr>
        <w:t xml:space="preserve"> the word list that represents people</w:t>
      </w:r>
      <w:r w:rsidR="00A7444B" w:rsidRPr="0043796F">
        <w:rPr>
          <w:rFonts w:ascii="Times New Roman" w:hAnsi="Times New Roman" w:cs="Times New Roman"/>
          <w:sz w:val="24"/>
          <w:szCs w:val="24"/>
        </w:rPr>
        <w:t>’</w:t>
      </w:r>
      <w:r w:rsidR="00B26D0E" w:rsidRPr="0043796F">
        <w:rPr>
          <w:rFonts w:ascii="Times New Roman" w:hAnsi="Times New Roman" w:cs="Times New Roman"/>
          <w:sz w:val="24"/>
          <w:szCs w:val="24"/>
        </w:rPr>
        <w:t>s subjective feelings and opinions.</w:t>
      </w:r>
      <w:r w:rsidR="00103C9E" w:rsidRPr="0043796F">
        <w:rPr>
          <w:rFonts w:ascii="Times New Roman" w:hAnsi="Times New Roman" w:cs="Times New Roman"/>
          <w:sz w:val="24"/>
          <w:szCs w:val="24"/>
        </w:rPr>
        <w:t xml:space="preserve"> Once we have these lexicons handy next task is to go through document and find out positive and negative lexicons in each statement and if statement has more positives it’s a positive sentiment otherwise it’s a negative sentiment.</w:t>
      </w:r>
      <w:r w:rsidR="00254574" w:rsidRPr="0043796F">
        <w:rPr>
          <w:rFonts w:ascii="Times New Roman" w:hAnsi="Times New Roman" w:cs="Times New Roman"/>
          <w:sz w:val="24"/>
          <w:szCs w:val="24"/>
        </w:rPr>
        <w:t xml:space="preserve"> </w:t>
      </w:r>
      <w:r w:rsidR="004E45D1" w:rsidRPr="0043796F">
        <w:rPr>
          <w:rFonts w:ascii="Times New Roman" w:hAnsi="Times New Roman" w:cs="Times New Roman"/>
          <w:sz w:val="24"/>
          <w:szCs w:val="24"/>
        </w:rPr>
        <w:t xml:space="preserve">There are three methods to construct a sentiment lexicon (1) Manual construction (2) Corpus based (3) dictionary based. </w:t>
      </w:r>
    </w:p>
    <w:p w14:paraId="2ECFBCAD" w14:textId="184FC40D" w:rsidR="00673B8E" w:rsidRPr="0043796F" w:rsidRDefault="00A2487C" w:rsidP="000F0C76">
      <w:pPr>
        <w:pStyle w:val="ListParagraph"/>
        <w:spacing w:line="360" w:lineRule="auto"/>
        <w:rPr>
          <w:rFonts w:ascii="Times New Roman" w:hAnsi="Times New Roman" w:cs="Times New Roman"/>
          <w:sz w:val="24"/>
          <w:szCs w:val="24"/>
        </w:rPr>
      </w:pPr>
      <w:r w:rsidRPr="0043796F">
        <w:rPr>
          <w:rFonts w:ascii="Times New Roman" w:hAnsi="Times New Roman" w:cs="Times New Roman"/>
          <w:sz w:val="24"/>
          <w:szCs w:val="24"/>
        </w:rPr>
        <w:fldChar w:fldCharType="begin" w:fldLock="1"/>
      </w:r>
      <w:r w:rsidR="00AA48C3" w:rsidRPr="0043796F">
        <w:rPr>
          <w:rFonts w:ascii="Times New Roman" w:hAnsi="Times New Roman" w:cs="Times New Roman"/>
          <w:sz w:val="24"/>
          <w:szCs w:val="24"/>
        </w:rPr>
        <w:instrText>ADDIN CSL_CITATION {"citationItems":[{"id":"ITEM-1","itemData":{"abstract":"The growth of social web contributes vast amount of user generated content such as customer reviews, comments and opinions. This user generated content can be about products, people, events, etc. This information is very useful for businesses, governments and individuals. While this content meant to be helpful analyzing this bulk of user generated content is difficult and time consuming. So there is a need to develop an intelligent system which automatically mine such huge content and classify them into positive, negative and neutral category. Sentiment analysis is the automated mining of attitudes, opinions, and emotions from text, speech, and database sources through Natural Language Processing (NLP). The objective of this paper is to discover the concept of Sentiment Analysis in the field of Natural Language Processing, and presents a comparative study of its techniques in this field.","author":[{"dropping-particle":"","family":"Vohra","given":"Mr S M","non-dropping-particle":"","parse-names":false,"suffix":""},{"dropping-particle":"","family":"Teraiya","given":"Prof J B","non-dropping-particle":"","parse-names":false,"suffix":""}],"container-title":"Journal of Information,Knowledge and Research in Computer Engineering","id":"ITEM-1","issued":{"date-parts":[["2013"]]},"page":"313-317","title":"Journal of Information, Knowledge and Research in Computer Engineering a Comparative Study of Sentiment Analysis Techniques","type":"article-journal"},"uris":["http://www.mendeley.com/documents/?uuid=711897a4-4a4a-414b-af8a-68ed22593b3b"]}],"mendeley":{"formattedCitation":"(Vohra and Teraiya, 2013)","plainTextFormattedCitation":"(Vohra and Teraiya, 2013)","previouslyFormattedCitation":"(Vohra and Teraiya, 2013)"},"properties":{"noteIndex":0},"schema":"https://github.com/citation-style-language/schema/raw/master/csl-citation.json"}</w:instrText>
      </w:r>
      <w:r w:rsidRPr="0043796F">
        <w:rPr>
          <w:rFonts w:ascii="Times New Roman" w:hAnsi="Times New Roman" w:cs="Times New Roman"/>
          <w:sz w:val="24"/>
          <w:szCs w:val="24"/>
        </w:rPr>
        <w:fldChar w:fldCharType="separate"/>
      </w:r>
      <w:r w:rsidRPr="0043796F">
        <w:rPr>
          <w:rFonts w:ascii="Times New Roman" w:hAnsi="Times New Roman" w:cs="Times New Roman"/>
          <w:noProof/>
          <w:sz w:val="24"/>
          <w:szCs w:val="24"/>
        </w:rPr>
        <w:t>(Vohra and Teraiya, 2013)</w:t>
      </w:r>
      <w:r w:rsidRPr="0043796F">
        <w:rPr>
          <w:rFonts w:ascii="Times New Roman" w:hAnsi="Times New Roman" w:cs="Times New Roman"/>
          <w:sz w:val="24"/>
          <w:szCs w:val="24"/>
        </w:rPr>
        <w:fldChar w:fldCharType="end"/>
      </w:r>
    </w:p>
    <w:p w14:paraId="7AA27D0D" w14:textId="77777777" w:rsidR="003614B4" w:rsidRPr="0043796F" w:rsidRDefault="003614B4" w:rsidP="003160EE">
      <w:pPr>
        <w:pStyle w:val="ListParagraph"/>
        <w:spacing w:line="360" w:lineRule="auto"/>
        <w:rPr>
          <w:rFonts w:ascii="Times New Roman" w:hAnsi="Times New Roman" w:cs="Times New Roman"/>
          <w:sz w:val="24"/>
          <w:szCs w:val="24"/>
        </w:rPr>
      </w:pPr>
    </w:p>
    <w:p w14:paraId="160CBCBF" w14:textId="36D19DCB" w:rsidR="00873D39" w:rsidRPr="0043796F" w:rsidRDefault="00873D39" w:rsidP="00873D39">
      <w:pPr>
        <w:spacing w:line="360" w:lineRule="auto"/>
      </w:pPr>
      <w:r w:rsidRPr="0043796F">
        <w:t>In this research we are going to focus on Machine learning based techniques and try out different word embedding techniques with machine learning models and try finding out which works the best for movie review dataset.</w:t>
      </w:r>
    </w:p>
    <w:p w14:paraId="229F3782" w14:textId="512149FF" w:rsidR="00477052" w:rsidRPr="0043796F" w:rsidRDefault="00477052" w:rsidP="00873D39">
      <w:pPr>
        <w:spacing w:line="360" w:lineRule="auto"/>
      </w:pPr>
    </w:p>
    <w:p w14:paraId="05209854" w14:textId="4D795EB0" w:rsidR="00477052" w:rsidRPr="0043796F" w:rsidRDefault="00477052" w:rsidP="00873D39">
      <w:pPr>
        <w:spacing w:line="360" w:lineRule="auto"/>
      </w:pPr>
    </w:p>
    <w:p w14:paraId="61FC10E4" w14:textId="398C018B" w:rsidR="00947D4B" w:rsidRPr="0043796F" w:rsidRDefault="00947D4B" w:rsidP="005245A0">
      <w:pPr>
        <w:pStyle w:val="Heading1"/>
        <w:ind w:left="0"/>
        <w:jc w:val="both"/>
        <w:rPr>
          <w:rFonts w:cs="Times New Roman"/>
          <w:sz w:val="24"/>
          <w:szCs w:val="24"/>
        </w:rPr>
      </w:pPr>
      <w:bookmarkStart w:id="4" w:name="_Toc69066183"/>
      <w:r w:rsidRPr="0043796F">
        <w:rPr>
          <w:rFonts w:cs="Times New Roman"/>
          <w:sz w:val="24"/>
          <w:szCs w:val="24"/>
        </w:rPr>
        <w:lastRenderedPageBreak/>
        <w:t>3. Related Work</w:t>
      </w:r>
      <w:bookmarkEnd w:id="4"/>
    </w:p>
    <w:p w14:paraId="27720907" w14:textId="77777777" w:rsidR="0069474D" w:rsidRPr="0043796F" w:rsidRDefault="0069474D" w:rsidP="005245A0">
      <w:pPr>
        <w:spacing w:line="360" w:lineRule="auto"/>
        <w:jc w:val="both"/>
        <w:rPr>
          <w:lang w:val="en-US"/>
        </w:rPr>
      </w:pPr>
    </w:p>
    <w:p w14:paraId="1E20EC7F" w14:textId="32B38619" w:rsidR="00947D4B" w:rsidRPr="0043796F" w:rsidRDefault="002E46F6" w:rsidP="005245A0">
      <w:pPr>
        <w:spacing w:line="360" w:lineRule="auto"/>
        <w:jc w:val="both"/>
        <w:rPr>
          <w:lang w:val="en-US"/>
        </w:rPr>
      </w:pPr>
      <w:r w:rsidRPr="0043796F">
        <w:rPr>
          <w:lang w:val="en-US"/>
        </w:rPr>
        <w:fldChar w:fldCharType="begin" w:fldLock="1"/>
      </w:r>
      <w:r w:rsidR="0069474D" w:rsidRPr="0043796F">
        <w:rPr>
          <w:lang w:val="en-US"/>
        </w:rPr>
        <w:instrText>ADDIN CSL_CITATION {"citationItems":[{"id":"ITEM-1","itemData":{"DOI":"10.1016/0096-6347(45)90048-2","ISSN":"00966347","author":[{"dropping-particle":"","family":"Lewis","given":"Samuel J.","non-dropping-particle":"","parse-names":false,"suffix":""}],"container-title":"American Journal of Orthodontics and Oral Surgery","id":"ITEM-1","issue":"9","issued":{"date-parts":[["1945"]]},"page":"481-482","title":"Thumbs up","type":"article-journal","volume":"31"},"uris":["http://www.mendeley.com/documents/?uuid=672fd609-100a-47cf-9f05-977b75ae0153"]}],"mendeley":{"formattedCitation":"(Lewis, 1945)","plainTextFormattedCitation":"(Lewis, 1945)","previouslyFormattedCitation":"(Lewis, 1945)"},"properties":{"noteIndex":0},"schema":"https://github.com/citation-style-language/schema/raw/master/csl-citation.json"}</w:instrText>
      </w:r>
      <w:r w:rsidRPr="0043796F">
        <w:rPr>
          <w:lang w:val="en-US"/>
        </w:rPr>
        <w:fldChar w:fldCharType="separate"/>
      </w:r>
      <w:r w:rsidRPr="0043796F">
        <w:rPr>
          <w:noProof/>
          <w:lang w:val="en-US"/>
        </w:rPr>
        <w:t>(Lewis, 1945)</w:t>
      </w:r>
      <w:r w:rsidRPr="0043796F">
        <w:rPr>
          <w:lang w:val="en-US"/>
        </w:rPr>
        <w:fldChar w:fldCharType="end"/>
      </w:r>
      <w:r w:rsidRPr="0043796F">
        <w:rPr>
          <w:lang w:val="en-US"/>
        </w:rPr>
        <w:t xml:space="preserve"> compared the performance of 3 classifiers Naïve Bayes, Maximum Entropy and Support Vector Machines in sentiment classification using various features like unigram, bigram, combination of unigram and bigram, combining unigrams with part of speech, considering only adjectives and combining unigrams and position information and result shown than feature presence is more important than feature frequency. And when feature space is small naïve bayes performs better than SVM and when feature space is large SVM performs better than naïve </w:t>
      </w:r>
      <w:r w:rsidR="00540CAA" w:rsidRPr="0043796F">
        <w:rPr>
          <w:lang w:val="en-US"/>
        </w:rPr>
        <w:t xml:space="preserve">bayes, </w:t>
      </w:r>
      <w:r w:rsidR="009325B6" w:rsidRPr="0043796F">
        <w:rPr>
          <w:lang w:val="en-US"/>
        </w:rPr>
        <w:t>when</w:t>
      </w:r>
      <w:r w:rsidRPr="0043796F">
        <w:rPr>
          <w:lang w:val="en-US"/>
        </w:rPr>
        <w:t xml:space="preserve"> feature space is large Maximum Entropy’s performance is better than Naïve </w:t>
      </w:r>
      <w:r w:rsidR="00F126DF" w:rsidRPr="0043796F">
        <w:rPr>
          <w:lang w:val="en-US"/>
        </w:rPr>
        <w:t>Bayes,</w:t>
      </w:r>
      <w:r w:rsidRPr="0043796F">
        <w:rPr>
          <w:lang w:val="en-US"/>
        </w:rPr>
        <w:t xml:space="preserve"> but it may suffer overfitting.</w:t>
      </w:r>
    </w:p>
    <w:p w14:paraId="2E67D108" w14:textId="45A77949" w:rsidR="00173B70" w:rsidRPr="0043796F" w:rsidRDefault="006755C1" w:rsidP="005245A0">
      <w:pPr>
        <w:spacing w:line="360" w:lineRule="auto"/>
        <w:jc w:val="both"/>
        <w:rPr>
          <w:lang w:val="en-US"/>
        </w:rPr>
      </w:pPr>
      <w:r w:rsidRPr="0043796F">
        <w:rPr>
          <w:lang w:val="en-US"/>
        </w:rPr>
        <w:fldChar w:fldCharType="begin" w:fldLock="1"/>
      </w:r>
      <w:r w:rsidR="00414FC9" w:rsidRPr="0043796F">
        <w:rPr>
          <w:lang w:val="en-US"/>
        </w:rPr>
        <w:instrText>ADDIN CSL_CITATION {"citationItems":[{"id":"ITEM-1","itemData":{"DOI":"10.1109/SISY.2018.8524814","ISBN":"9781538668405","abstract":"In the last few years sentiment analysis has made much progress. Sentiment analysis has been used in several applications to identify the opinions of people, products, brands, services, etc., which can, for example, improve a company's business. Some of these applications claim to have more effective document representation models than merely Information Retrieval approaches like the bag-of-words representation. Document representation models have increased interest to solve some of the limitations that bag-of-words representation has. In this paper, the several sentiment analysis and document representation methods of Amazon reviews are compared. In this paper, traditional models such as a bag-of-words, bag-of-ngrams and their TF-IDF variants combined with linear classifiers such as Logistic Regression and SVM, and deep learning models such as word-based convolutional neural networks (ConvNets) and the simple long short-term memory (LSTM) recurrent neural network were used.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 Our best performing model can be used for automatic sentiment classification for future product reviews in retail stores.","author":[{"dropping-particle":"","family":"Tamara","given":"Katić","non-dropping-particle":"","parse-names":false,"suffix":""},{"dropping-particle":"","family":"Milićević","given":"Nemanja","non-dropping-particle":"","parse-names":false,"suffix":""}],"container-title":"SISY 2018 - IEEE 16th International Symposium on Intelligent Systems and Informatics, Proceedings","id":"ITEM-1","issued":{"date-parts":[["2018"]]},"page":"283-288","title":"Comparing Sentiment Analysis and Document Representation Methods of Amazon Reviews","type":"article-journal"},"uris":["http://www.mendeley.com/documents/?uuid=18e4c0b0-6e09-4514-86bd-7983903a3a79"]}],"mendeley":{"formattedCitation":"(Tamara and Milićević, 2018)","plainTextFormattedCitation":"(Tamara and Milićević, 2018)","previouslyFormattedCitation":"(Tamara and Milićević, 2018)"},"properties":{"noteIndex":0},"schema":"https://github.com/citation-style-language/schema/raw/master/csl-citation.json"}</w:instrText>
      </w:r>
      <w:r w:rsidRPr="0043796F">
        <w:rPr>
          <w:lang w:val="en-US"/>
        </w:rPr>
        <w:fldChar w:fldCharType="separate"/>
      </w:r>
      <w:r w:rsidRPr="0043796F">
        <w:rPr>
          <w:noProof/>
          <w:lang w:val="en-US"/>
        </w:rPr>
        <w:t>(Tamara and Milićević, 2018)</w:t>
      </w:r>
      <w:r w:rsidRPr="0043796F">
        <w:rPr>
          <w:lang w:val="en-US"/>
        </w:rPr>
        <w:fldChar w:fldCharType="end"/>
      </w:r>
      <w:r w:rsidRPr="0043796F">
        <w:rPr>
          <w:lang w:val="en-US"/>
        </w:rPr>
        <w:t xml:space="preserve"> compared </w:t>
      </w:r>
      <w:r w:rsidRPr="0043796F">
        <w:rPr>
          <w:rFonts w:ascii="Calibri" w:hAnsi="Calibri" w:cs="Calibri"/>
          <w:lang w:val="en-US"/>
        </w:rPr>
        <w:t>﻿</w:t>
      </w:r>
      <w:r w:rsidRPr="0043796F">
        <w:rPr>
          <w:lang w:val="en-US"/>
        </w:rPr>
        <w:t>traditional models such as a bag-of-words, bag-of</w:t>
      </w:r>
      <w:r w:rsidR="00465EF5" w:rsidRPr="0043796F">
        <w:rPr>
          <w:lang w:val="en-US"/>
        </w:rPr>
        <w:t xml:space="preserve"> </w:t>
      </w:r>
      <w:r w:rsidRPr="0043796F">
        <w:rPr>
          <w:lang w:val="en-US"/>
        </w:rPr>
        <w:t>n</w:t>
      </w:r>
      <w:r w:rsidR="00C51AC3" w:rsidRPr="0043796F">
        <w:rPr>
          <w:lang w:val="en-US"/>
        </w:rPr>
        <w:t>-</w:t>
      </w:r>
      <w:r w:rsidRPr="0043796F">
        <w:rPr>
          <w:lang w:val="en-US"/>
        </w:rPr>
        <w:t>grams and their TF-IDF variants combined with linear classifiers such as Logistic Regression and SVM, and deep learning models such as word-based convolutional neural networks (ConvNets) and the simple long short-term memory (LSTM)</w:t>
      </w:r>
      <w:r w:rsidRPr="0043796F">
        <w:rPr>
          <w:lang w:val="en-US"/>
        </w:rPr>
        <w:t xml:space="preserve"> </w:t>
      </w:r>
      <w:r w:rsidRPr="0043796F">
        <w:rPr>
          <w:rFonts w:ascii="Calibri" w:hAnsi="Calibri" w:cs="Calibri"/>
          <w:lang w:val="en-US"/>
        </w:rPr>
        <w:t>﻿</w:t>
      </w:r>
      <w:r w:rsidRPr="0043796F">
        <w:rPr>
          <w:lang w:val="en-US"/>
        </w:rPr>
        <w:t>recurrent neural network. Various document representation techniques such as Paragraph Vector or using pre-trained Word2Vec and Glove word embeddings to compute the vector for each word in the document were tested, and word vectors are aggregated using the element-wise mean. It is shown that deep learning models perform better on our large dataset than traditional models. LSTM resulted with the best accuracy of 95.55%. Deep learning models generally work better than traditional models as training set size increases.</w:t>
      </w:r>
      <w:r w:rsidR="00BD534A" w:rsidRPr="0043796F">
        <w:rPr>
          <w:lang w:val="en-US"/>
        </w:rPr>
        <w:t xml:space="preserve"> In the traditional models Bag of n-grams + TF-IDF with Linear SVM as machine learning model gave the best accuracy score of 92%</w:t>
      </w:r>
      <w:r w:rsidR="00F32F43" w:rsidRPr="0043796F">
        <w:rPr>
          <w:lang w:val="en-US"/>
        </w:rPr>
        <w:t xml:space="preserve"> and Bag of n-grams with Gradient boosting as machine learning model gave the worst accuracy of 81%</w:t>
      </w:r>
      <w:r w:rsidR="00596390" w:rsidRPr="0043796F">
        <w:rPr>
          <w:lang w:val="en-US"/>
        </w:rPr>
        <w:t>.</w:t>
      </w:r>
    </w:p>
    <w:p w14:paraId="0B69DDAA" w14:textId="2EEC9F93" w:rsidR="00414FC9" w:rsidRPr="0043796F" w:rsidRDefault="00414FC9" w:rsidP="00414FC9">
      <w:pPr>
        <w:spacing w:line="360" w:lineRule="auto"/>
        <w:jc w:val="both"/>
      </w:pPr>
      <w:r w:rsidRPr="0043796F">
        <w:rPr>
          <w:lang w:val="en-US"/>
        </w:rPr>
        <w:fldChar w:fldCharType="begin" w:fldLock="1"/>
      </w:r>
      <w:r w:rsidR="00D941F2" w:rsidRPr="0043796F">
        <w:rPr>
          <w:lang w:val="en-US"/>
        </w:rPr>
        <w:instrText>ADDIN CSL_CITATION {"citationItems":[{"id":"ITEM-1","itemData":{"DOI":"10.1145/3388218.3388229","ISBN":"9781450376716","abstract":"Sentiment analysis is an area that gains wide interest from research because of its importance and advantages in various fields. Different approaches and techniques are used to classify the sentiment of texts. Word embedding is one of the effective methods that represent aspects of word meaning and help to improve sentiment classification accuracy. Word2vec is well-known and widely used in learning word embedding that includes two models: Skip-Gram (SG) model and Continuous Bag-of-Words model (CBOW). Some of the studies use one of these models and other studies use both of them. In this survey, we highlight the latest studies on using the Word2vec model for sentiment analysis and its role in improving sentiment classification accuracy.","author":[{"dropping-particle":"","family":"Al-Saqqa","given":"Samar","non-dropping-particle":"","parse-names":false,"suffix":""},{"dropping-particle":"","family":"Awajan","given":"Arafat","non-dropping-particle":"","parse-names":false,"suffix":""}],"container-title":"ACM International Conference Proceeding Series","id":"ITEM-1","issue":"June 2020","issued":{"date-parts":[["2019"]]},"page":"39-43","title":"The Use of Word2vec Model in Sentiment Analysis: A Survey","type":"article-journal"},"uris":["http://www.mendeley.com/documents/?uuid=8625bc73-d57f-4711-974c-d2f0b52652fc"]}],"mendeley":{"formattedCitation":"(Al-Saqqa and Awajan, 2019)","plainTextFormattedCitation":"(Al-Saqqa and Awajan, 2019)","previouslyFormattedCitation":"(Al-Saqqa and Awajan, 2019)"},"properties":{"noteIndex":0},"schema":"https://github.com/citation-style-language/schema/raw/master/csl-citation.json"}</w:instrText>
      </w:r>
      <w:r w:rsidRPr="0043796F">
        <w:rPr>
          <w:lang w:val="en-US"/>
        </w:rPr>
        <w:fldChar w:fldCharType="separate"/>
      </w:r>
      <w:r w:rsidRPr="0043796F">
        <w:rPr>
          <w:noProof/>
          <w:lang w:val="en-US"/>
        </w:rPr>
        <w:t>(Al-Saqqa and Awajan, 2019)</w:t>
      </w:r>
      <w:r w:rsidRPr="0043796F">
        <w:rPr>
          <w:lang w:val="en-US"/>
        </w:rPr>
        <w:fldChar w:fldCharType="end"/>
      </w:r>
      <w:r w:rsidRPr="0043796F">
        <w:rPr>
          <w:lang w:val="en-US"/>
        </w:rPr>
        <w:t xml:space="preserve"> </w:t>
      </w:r>
      <w:r w:rsidR="00787529" w:rsidRPr="0043796F">
        <w:rPr>
          <w:lang w:val="en-US"/>
        </w:rPr>
        <w:t>did the survey and found that</w:t>
      </w:r>
      <w:r w:rsidRPr="0043796F">
        <w:rPr>
          <w:lang w:val="en-US"/>
        </w:rPr>
        <w:t xml:space="preserve"> </w:t>
      </w:r>
      <w:r w:rsidRPr="0043796F">
        <w:t>most studies were used the two methods of word2vec: CBOW and skip-</w:t>
      </w:r>
      <w:r w:rsidR="004932CB" w:rsidRPr="0043796F">
        <w:t>gram and</w:t>
      </w:r>
      <w:r w:rsidRPr="0043796F">
        <w:t xml:space="preserve"> compared the results from each method. </w:t>
      </w:r>
      <w:r w:rsidR="00AA41B3" w:rsidRPr="0043796F">
        <w:t>Skip gram</w:t>
      </w:r>
      <w:r w:rsidRPr="0043796F">
        <w:t xml:space="preserve"> is better for infrequent words than CBOW, however, CBOW is faster and works well with frequent words. Many of the studies in literature applied word2vec using tools such as word2vec tool and FastText. </w:t>
      </w:r>
    </w:p>
    <w:p w14:paraId="7F2939A7" w14:textId="1EC3A08E" w:rsidR="00D941F2" w:rsidRPr="0043796F" w:rsidRDefault="00D941F2" w:rsidP="00414FC9">
      <w:pPr>
        <w:spacing w:line="360" w:lineRule="auto"/>
        <w:jc w:val="both"/>
      </w:pPr>
      <w:r w:rsidRPr="0043796F">
        <w:fldChar w:fldCharType="begin" w:fldLock="1"/>
      </w:r>
      <w:r w:rsidR="00D81DD2" w:rsidRPr="0043796F">
        <w:instrText>ADDIN CSL_CITATION {"citationItems":[{"id":"ITEM-1","itemData":{"DOI":"10.1016/j.eswa.2016.03.028","ISSN":"09574174","abstract":"With the ever increasing social networking and online marketing sites, the reviews and blogs obtained from those, act as an important source for further analysis and improved decision making. These reviews are mostly unstructured by nature and thus, need processing like classification or clustering to provide a meaningful information for future uses. These reviews and blogs may be classified into different polarity groups such as positive, negative, and neutral in order to extract information from the input dataset. Supervised machine learning methods help to classify these reviews. In this paper, four different machine learning algorithms such as Naive Bayes (NB), Maximum Entropy (ME), Stochastic Gradient Descent (SGD), and Support Vector Machine (SVM) have been considered for classification of human sentiments. The accuracy of different methods are critically examined in order to access their performance on the basis of parameters such as precision, recall, f-measure, and accuracy.","author":[{"dropping-particle":"","family":"Tripathy","given":"Abinash","non-dropping-particle":"","parse-names":false,"suffix":""},{"dropping-particle":"","family":"Agrawal","given":"Ankit","non-dropping-particle":"","parse-names":false,"suffix":""},{"dropping-particle":"","family":"Rath","given":"Santanu Kumar","non-dropping-particle":"","parse-names":false,"suffix":""}],"container-title":"Expert Systems with Applications","id":"ITEM-1","issue":"March","issued":{"date-parts":[["2016"]]},"page":"117-126","publisher":"Elsevier Ltd","title":"Classification of sentiment reviews using n-gram machine learning approach","type":"article-journal","volume":"57"},"uris":["http://www.mendeley.com/documents/?uuid=28192dc5-ac9c-49e6-bd30-0274600f6514"]}],"mendeley":{"formattedCitation":"(Tripathy et al., 2016)","plainTextFormattedCitation":"(Tripathy et al., 2016)","previouslyFormattedCitation":"(Tripathy et al., 2016)"},"properties":{"noteIndex":0},"schema":"https://github.com/citation-style-language/schema/raw/master/csl-citation.json"}</w:instrText>
      </w:r>
      <w:r w:rsidRPr="0043796F">
        <w:fldChar w:fldCharType="separate"/>
      </w:r>
      <w:r w:rsidRPr="0043796F">
        <w:rPr>
          <w:noProof/>
        </w:rPr>
        <w:t>(Tripathy et al., 2016)</w:t>
      </w:r>
      <w:r w:rsidRPr="0043796F">
        <w:fldChar w:fldCharType="end"/>
      </w:r>
      <w:r w:rsidRPr="0043796F">
        <w:t xml:space="preserve"> concluded in the research that</w:t>
      </w:r>
      <w:r w:rsidR="00310C0D" w:rsidRPr="0043796F">
        <w:t>,</w:t>
      </w:r>
      <w:r w:rsidRPr="0043796F">
        <w:t xml:space="preserve"> </w:t>
      </w:r>
      <w:r w:rsidR="00310C0D" w:rsidRPr="0043796F">
        <w:t>A</w:t>
      </w:r>
      <w:r w:rsidR="00310C0D" w:rsidRPr="0043796F">
        <w:t xml:space="preserve">s the value of ‘n’ in n-gram increases the classification accuracy decreases i.e., for unigram and bigram, the result obtained using the algorithm is remarkably better; but when tri-gram, four-gram, five-gram classification are carried out, the value of accuracy </w:t>
      </w:r>
      <w:r w:rsidR="00430731" w:rsidRPr="0043796F">
        <w:t>decreases. Naive</w:t>
      </w:r>
      <w:r w:rsidRPr="0043796F">
        <w:t xml:space="preserve"> Bayes (NB), Maximum Entropy (ME), Stochastic Gradient De-</w:t>
      </w:r>
      <w:r w:rsidRPr="0043796F">
        <w:t xml:space="preserve"> </w:t>
      </w:r>
      <w:r w:rsidRPr="0043796F">
        <w:rPr>
          <w:rFonts w:ascii="Calibri" w:hAnsi="Calibri" w:cs="Calibri"/>
        </w:rPr>
        <w:t>﻿</w:t>
      </w:r>
      <w:r w:rsidRPr="0043796F">
        <w:t>scent(SGD), and Support Vector machine (SVM)</w:t>
      </w:r>
      <w:r w:rsidRPr="0043796F">
        <w:t xml:space="preserve"> </w:t>
      </w:r>
      <w:r w:rsidRPr="0043796F">
        <w:t xml:space="preserve">algorithms </w:t>
      </w:r>
      <w:r w:rsidR="00310C0D" w:rsidRPr="0043796F">
        <w:t>were</w:t>
      </w:r>
      <w:r w:rsidRPr="0043796F">
        <w:t xml:space="preserve"> applied using n-gram approach on IMDb dataset</w:t>
      </w:r>
      <w:r w:rsidR="00310C0D" w:rsidRPr="0043796F">
        <w:t xml:space="preserve"> in this research</w:t>
      </w:r>
      <w:r w:rsidRPr="0043796F">
        <w:t xml:space="preserve">. </w:t>
      </w:r>
    </w:p>
    <w:p w14:paraId="7DC35B92" w14:textId="7769890A" w:rsidR="00173B70" w:rsidRPr="0043796F" w:rsidRDefault="00173B70" w:rsidP="005245A0">
      <w:pPr>
        <w:spacing w:line="360" w:lineRule="auto"/>
        <w:jc w:val="both"/>
        <w:rPr>
          <w:lang w:val="en-US"/>
        </w:rPr>
      </w:pPr>
    </w:p>
    <w:p w14:paraId="3C66A950" w14:textId="570D7006" w:rsidR="00173B70" w:rsidRPr="0043796F" w:rsidRDefault="00D81DD2" w:rsidP="005245A0">
      <w:pPr>
        <w:spacing w:line="360" w:lineRule="auto"/>
        <w:jc w:val="both"/>
        <w:rPr>
          <w:lang w:val="en-US"/>
        </w:rPr>
      </w:pPr>
      <w:r w:rsidRPr="0043796F">
        <w:rPr>
          <w:lang w:val="en-US"/>
        </w:rPr>
        <w:lastRenderedPageBreak/>
        <w:fldChar w:fldCharType="begin" w:fldLock="1"/>
      </w:r>
      <w:r w:rsidR="00770B92" w:rsidRPr="0043796F">
        <w:rPr>
          <w:lang w:val="en-US"/>
        </w:rPr>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age":"0-5","publisher":"IEEE","title":"Sentiment analysis of movie reviews: A study on feature selection and classification algorithms","type":"article-journal"},"uris":["http://www.mendeley.com/documents/?uuid=3e1d8c44-a21c-452f-9106-dac8a89a3885"]}],"mendeley":{"formattedCitation":"(Sahu and Ahuja, 2016)","plainTextFormattedCitation":"(Sahu and Ahuja, 2016)","previouslyFormattedCitation":"(Sahu and Ahuja, 2016)"},"properties":{"noteIndex":0},"schema":"https://github.com/citation-style-language/schema/raw/master/csl-citation.json"}</w:instrText>
      </w:r>
      <w:r w:rsidRPr="0043796F">
        <w:rPr>
          <w:lang w:val="en-US"/>
        </w:rPr>
        <w:fldChar w:fldCharType="separate"/>
      </w:r>
      <w:r w:rsidRPr="0043796F">
        <w:rPr>
          <w:noProof/>
          <w:lang w:val="en-US"/>
        </w:rPr>
        <w:t>(Sahu and Ahuja, 2016)</w:t>
      </w:r>
      <w:r w:rsidRPr="0043796F">
        <w:rPr>
          <w:lang w:val="en-US"/>
        </w:rPr>
        <w:fldChar w:fldCharType="end"/>
      </w:r>
      <w:r w:rsidRPr="0043796F">
        <w:rPr>
          <w:lang w:val="en-US"/>
        </w:rPr>
        <w:t xml:space="preserve"> examined IMDB dataset and proposed an approach to classify sentiment expressions from 0 (highly disliked) to 4 (highly liked) and performed feature extraction and ranking and use these features for training multi-label classifier to classify movie reviews to a correct label. They followed approach based on n-grams and after applying classification models they achieved accuracy of 88.95% as a best</w:t>
      </w:r>
      <w:r w:rsidR="005A0DA2" w:rsidRPr="0043796F">
        <w:rPr>
          <w:lang w:val="en-US"/>
        </w:rPr>
        <w:t xml:space="preserve"> one</w:t>
      </w:r>
      <w:r w:rsidRPr="0043796F">
        <w:rPr>
          <w:lang w:val="en-US"/>
        </w:rPr>
        <w:t>.</w:t>
      </w:r>
    </w:p>
    <w:p w14:paraId="01D33ABE" w14:textId="4AB27C26" w:rsidR="00D018F6" w:rsidRPr="0043796F" w:rsidRDefault="00770B92" w:rsidP="00D018F6">
      <w:pPr>
        <w:spacing w:line="360" w:lineRule="auto"/>
        <w:jc w:val="both"/>
      </w:pPr>
      <w:r w:rsidRPr="0043796F">
        <w:rPr>
          <w:lang w:val="en-US"/>
        </w:rPr>
        <w:fldChar w:fldCharType="begin" w:fldLock="1"/>
      </w:r>
      <w:r w:rsidR="004A5666" w:rsidRPr="0043796F">
        <w:rPr>
          <w:lang w:val="en-US"/>
        </w:rPr>
        <w:instrText>ADDIN CSL_CITATION {"citationItems":[{"id":"ITEM-1","itemData":{"abstract":"This study's goal is to create a model of sentiment analysis on a 2000 rows IMDB movie comments and 3200 Twitter data by using machine learning and vector space techniques; positive or negative preliminary information about the text is to provide. In the study, a vector space was created in the KNIME Analytics platform, and a classification study was performed on this vector space by Decision Trees, Naïve Bayes and Support Vector Machines classification algorithms. The conclusions obtained were compared in terms of each algorithms. The classification results for IMDB movie comments are obtained as 94,00%, 73,20%, and 85,50% by Decision Tree, Naive Bayes and SVM algorithms. The classification results for Twitter data set are presented as 82,76%, 75,44% and 72,50% by Decision Tree, Naive Bayes SVM algorithms as well. It is seen that the best classification results presented in both data sets are which calculated by SVM algorithm.","author":[{"dropping-particle":"","family":"Tarımer","given":"İ","non-dropping-particle":"","parse-names":false,"suffix":""},{"dropping-particle":"","family":"Çoban","given":"A","non-dropping-particle":"","parse-names":false,"suffix":""},{"dropping-particle":"","family":"Kocaman","given":"A E","non-dropping-particle":"","parse-names":false,"suffix":""}],"id":"ITEM-1","issued":{"date-parts":[["0"]]},"title":"Sentiment Analysis on IMDB Movie Comments and Twitter Data by Machine Learning and Vector Space Techniques","type":"report"},"uris":["http://www.mendeley.com/documents/?uuid=968fa62f-da1f-301c-8197-aff11db9bdd3"]}],"mendeley":{"formattedCitation":"(Tarımer et al., n.d.)","plainTextFormattedCitation":"(Tarımer et al., n.d.)","previouslyFormattedCitation":"(Tarımer et al., n.d.)"},"properties":{"noteIndex":0},"schema":"https://github.com/citation-style-language/schema/raw/master/csl-citation.json"}</w:instrText>
      </w:r>
      <w:r w:rsidRPr="0043796F">
        <w:rPr>
          <w:lang w:val="en-US"/>
        </w:rPr>
        <w:fldChar w:fldCharType="separate"/>
      </w:r>
      <w:r w:rsidRPr="0043796F">
        <w:rPr>
          <w:noProof/>
          <w:lang w:val="en-US"/>
        </w:rPr>
        <w:t>(Tarımer et al., n.d.)</w:t>
      </w:r>
      <w:r w:rsidRPr="0043796F">
        <w:rPr>
          <w:lang w:val="en-US"/>
        </w:rPr>
        <w:fldChar w:fldCharType="end"/>
      </w:r>
      <w:r w:rsidRPr="0043796F">
        <w:rPr>
          <w:lang w:val="en-US"/>
        </w:rPr>
        <w:t xml:space="preserve"> </w:t>
      </w:r>
      <w:r w:rsidRPr="0043796F">
        <w:t xml:space="preserve">conducted a study on IMDB and twitter dataset, </w:t>
      </w:r>
      <w:r w:rsidR="002A6EC2" w:rsidRPr="0043796F">
        <w:t>they</w:t>
      </w:r>
      <w:r w:rsidRPr="0043796F">
        <w:t xml:space="preserve"> created a vector space in KNIME analytics platform</w:t>
      </w:r>
      <w:r w:rsidR="0099025D" w:rsidRPr="0043796F">
        <w:t xml:space="preserve"> and did a classification study on this vector space using Decision Tree, Naïve Bayes SVM classification algorithms</w:t>
      </w:r>
      <w:r w:rsidR="00D018F6" w:rsidRPr="0043796F">
        <w:t xml:space="preserve">. </w:t>
      </w:r>
      <w:r w:rsidR="00D018F6" w:rsidRPr="0043796F">
        <w:t>The classification results for IMDB movie comments are obtained as 94,00%, 73,20%, and 85,50% by Decision Tree, Naive Bayes and SVM algorithms</w:t>
      </w:r>
      <w:r w:rsidR="00D018F6" w:rsidRPr="0043796F">
        <w:t>. And they concluded that for both IMDB dataset and twitter dataset SVM produced the best results.</w:t>
      </w:r>
    </w:p>
    <w:p w14:paraId="36A182C4" w14:textId="34778951" w:rsidR="004A5666" w:rsidRPr="0043796F" w:rsidRDefault="004A5666" w:rsidP="004A5666">
      <w:pPr>
        <w:spacing w:line="360" w:lineRule="auto"/>
        <w:jc w:val="both"/>
      </w:pPr>
      <w:r w:rsidRPr="0043796F">
        <w:fldChar w:fldCharType="begin" w:fldLock="1"/>
      </w:r>
      <w:r w:rsidR="00894E17">
        <w:instrText>ADDIN CSL_CITATION {"citationItems":[{"id":"ITEM-1","itemData":{"DOI":"10.1109/JEEIT.2019.8717422","ISBN":"9781538679425","abstract":"As humans' opinions help enhance products efficiency, and since the success or the failure of a movie depends on its reviews, there is an increase in the demand and need to build a good sentiment analysis model that classifies movies reviews. In this research, tokenization is employed to transfer the input string into a word vector, stemming is utilized to extract the root of the words, feature selection is conducted to extract the essential words, and finally classification is performed to label reviews as being either positive or negative. A model that makes use of all of the previously mentioned methods is presented. The model is evaluated and compared on eight different classifiers. The model is evaluated on a real-world dataset. In order to compare the eight different classifiers, five different evaluation metrics are utilized. The results show that Random Forest outperforms the other classifiers. Furthermore, Ripper Rule Learning performed the worst on the dataset according to the results attained from the evaluation metrics.","author":[{"dropping-particle":"","family":"Yasen","given":"Mais","non-dropping-particle":"","parse-names":false,"suffix":""},{"dropping-particle":"","family":"Tedmori","given":"Sara","non-dropping-particle":"","parse-names":false,"suffix":""}],"container-title":"2019 IEEE Jordan International Joint Conference on Electrical Engineering and Information Technology, JEEIT 2019 - Proceedings","id":"ITEM-1","issued":{"date-parts":[["2019"]]},"page":"860-865","publisher":"IEEE","title":"Movies reviews sentiment analysis and classification","type":"article-journal"},"uris":["http://www.mendeley.com/documents/?uuid=efd1adf5-04d6-4c16-8988-3ee34031859d"]}],"mendeley":{"formattedCitation":"(Yasen and Tedmori, 2019)","plainTextFormattedCitation":"(Yasen and Tedmori, 2019)","previouslyFormattedCitation":"(Yasen and Tedmori, 2019)"},"properties":{"noteIndex":0},"schema":"https://github.com/citation-style-language/schema/raw/master/csl-citation.json"}</w:instrText>
      </w:r>
      <w:r w:rsidRPr="0043796F">
        <w:fldChar w:fldCharType="separate"/>
      </w:r>
      <w:r w:rsidRPr="0043796F">
        <w:rPr>
          <w:noProof/>
        </w:rPr>
        <w:t>(Yasen and Tedmori, 2019)</w:t>
      </w:r>
      <w:r w:rsidRPr="0043796F">
        <w:fldChar w:fldCharType="end"/>
      </w:r>
      <w:r w:rsidRPr="0043796F">
        <w:t xml:space="preserve"> In this research, </w:t>
      </w:r>
      <w:r w:rsidRPr="0043796F">
        <w:t xml:space="preserve">tokenization </w:t>
      </w:r>
      <w:r w:rsidRPr="0043796F">
        <w:t>was</w:t>
      </w:r>
      <w:r w:rsidRPr="0043796F">
        <w:t xml:space="preserve"> employed to transfer the input string into a word vector, stemming </w:t>
      </w:r>
      <w:r w:rsidRPr="0043796F">
        <w:t>was</w:t>
      </w:r>
      <w:r w:rsidRPr="0043796F">
        <w:t xml:space="preserve"> utilized to extract the root of the words, feature selection </w:t>
      </w:r>
      <w:r w:rsidRPr="0043796F">
        <w:t>was</w:t>
      </w:r>
      <w:r w:rsidRPr="0043796F">
        <w:t xml:space="preserve"> conducted to extract the essential words, and finally classification </w:t>
      </w:r>
      <w:r w:rsidRPr="0043796F">
        <w:t>was</w:t>
      </w:r>
      <w:r w:rsidRPr="0043796F">
        <w:t xml:space="preserve"> performed to label reviews as being either positive or negative. A model that makes use of all of the previously mentioned methods </w:t>
      </w:r>
      <w:r w:rsidRPr="0043796F">
        <w:t>was</w:t>
      </w:r>
      <w:r w:rsidRPr="0043796F">
        <w:t xml:space="preserve"> presented. The model </w:t>
      </w:r>
      <w:r w:rsidRPr="0043796F">
        <w:t>was</w:t>
      </w:r>
      <w:r w:rsidRPr="0043796F">
        <w:t xml:space="preserve"> evaluated and compared on eight different classifiers. The model </w:t>
      </w:r>
      <w:r w:rsidRPr="0043796F">
        <w:t>was</w:t>
      </w:r>
      <w:r w:rsidRPr="0043796F">
        <w:t xml:space="preserve"> evaluated on a real</w:t>
      </w:r>
      <w:r w:rsidRPr="0043796F">
        <w:t>-</w:t>
      </w:r>
      <w:r w:rsidRPr="0043796F">
        <w:t xml:space="preserve">world dataset. In order to compare the eight different classifiers, five different evaluation metrics </w:t>
      </w:r>
      <w:r w:rsidRPr="0043796F">
        <w:t>were</w:t>
      </w:r>
      <w:r w:rsidRPr="0043796F">
        <w:t xml:space="preserve"> utilized. The results show that Random Forest outperforms the other classifiers. Furthermore, Ripper Rule Learning performed the worst on the dataset according to the results attained from the evaluation metrics.</w:t>
      </w:r>
    </w:p>
    <w:p w14:paraId="05257441" w14:textId="6D226567" w:rsidR="00A861AC" w:rsidRPr="0043796F" w:rsidRDefault="00A861AC" w:rsidP="00D018F6">
      <w:pPr>
        <w:spacing w:line="360" w:lineRule="auto"/>
        <w:jc w:val="both"/>
      </w:pPr>
    </w:p>
    <w:p w14:paraId="458EA75C" w14:textId="1F813BBB" w:rsidR="00166C05" w:rsidRPr="0043796F" w:rsidRDefault="00166C05" w:rsidP="005245A0">
      <w:pPr>
        <w:spacing w:line="360" w:lineRule="auto"/>
        <w:jc w:val="both"/>
        <w:rPr>
          <w:lang w:val="en-US"/>
        </w:rPr>
      </w:pPr>
    </w:p>
    <w:p w14:paraId="701D8CAA" w14:textId="22059063" w:rsidR="00947D4B" w:rsidRPr="0043796F" w:rsidRDefault="00947D4B" w:rsidP="005245A0">
      <w:pPr>
        <w:pStyle w:val="Heading1"/>
        <w:ind w:left="0"/>
        <w:jc w:val="both"/>
        <w:rPr>
          <w:rFonts w:cs="Times New Roman"/>
          <w:sz w:val="24"/>
          <w:szCs w:val="24"/>
        </w:rPr>
      </w:pPr>
      <w:bookmarkStart w:id="5" w:name="_Toc69066184"/>
      <w:r w:rsidRPr="0043796F">
        <w:rPr>
          <w:rFonts w:cs="Times New Roman"/>
          <w:sz w:val="24"/>
          <w:szCs w:val="24"/>
        </w:rPr>
        <w:t>4. Research Questions</w:t>
      </w:r>
      <w:bookmarkEnd w:id="5"/>
    </w:p>
    <w:p w14:paraId="019B9939" w14:textId="77777777" w:rsidR="006465AA" w:rsidRPr="0043796F" w:rsidRDefault="006465AA" w:rsidP="005245A0">
      <w:pPr>
        <w:jc w:val="both"/>
      </w:pPr>
    </w:p>
    <w:p w14:paraId="4C11B932" w14:textId="77777777" w:rsidR="006465AA" w:rsidRPr="0043796F" w:rsidRDefault="006465AA" w:rsidP="005245A0">
      <w:pPr>
        <w:jc w:val="both"/>
      </w:pPr>
      <w:r w:rsidRPr="0043796F">
        <w:t>After all related research following research questions have been formulated.</w:t>
      </w:r>
    </w:p>
    <w:p w14:paraId="38AA4F5E" w14:textId="7CF80B66" w:rsidR="00947D4B" w:rsidRPr="0043796F" w:rsidRDefault="007434C7" w:rsidP="006465AA">
      <w:pPr>
        <w:pStyle w:val="ListParagraph"/>
        <w:numPr>
          <w:ilvl w:val="0"/>
          <w:numId w:val="22"/>
        </w:numPr>
        <w:rPr>
          <w:rFonts w:ascii="Times New Roman" w:hAnsi="Times New Roman" w:cs="Times New Roman"/>
          <w:sz w:val="24"/>
          <w:szCs w:val="24"/>
        </w:rPr>
      </w:pPr>
      <w:r w:rsidRPr="0043796F">
        <w:rPr>
          <w:rFonts w:ascii="Times New Roman" w:hAnsi="Times New Roman" w:cs="Times New Roman"/>
          <w:sz w:val="24"/>
          <w:szCs w:val="24"/>
        </w:rPr>
        <w:t>Which vectorization technique works best with white box and black box models from TF-IDF, Word2Vec embeddings and BERT embeddings.</w:t>
      </w:r>
    </w:p>
    <w:p w14:paraId="52DA3A78" w14:textId="71CAA6EA" w:rsidR="006465AA" w:rsidRPr="0043796F" w:rsidRDefault="006465AA" w:rsidP="006465AA">
      <w:pPr>
        <w:pStyle w:val="ListParagraph"/>
        <w:numPr>
          <w:ilvl w:val="0"/>
          <w:numId w:val="22"/>
        </w:numPr>
        <w:rPr>
          <w:rFonts w:ascii="Times New Roman" w:hAnsi="Times New Roman" w:cs="Times New Roman"/>
          <w:sz w:val="24"/>
          <w:szCs w:val="24"/>
        </w:rPr>
      </w:pPr>
      <w:r w:rsidRPr="0043796F">
        <w:rPr>
          <w:rFonts w:ascii="Times New Roman" w:hAnsi="Times New Roman" w:cs="Times New Roman"/>
          <w:sz w:val="24"/>
          <w:szCs w:val="24"/>
        </w:rPr>
        <w:t>If these white box and black box models can be interpreted on this dataset to explain why they worked better/</w:t>
      </w:r>
      <w:r w:rsidR="005E4FAA" w:rsidRPr="0043796F">
        <w:rPr>
          <w:rFonts w:ascii="Times New Roman" w:hAnsi="Times New Roman" w:cs="Times New Roman"/>
          <w:sz w:val="24"/>
          <w:szCs w:val="24"/>
        </w:rPr>
        <w:t>worse</w:t>
      </w:r>
      <w:r w:rsidRPr="0043796F">
        <w:rPr>
          <w:rFonts w:ascii="Times New Roman" w:hAnsi="Times New Roman" w:cs="Times New Roman"/>
          <w:sz w:val="24"/>
          <w:szCs w:val="24"/>
        </w:rPr>
        <w:t xml:space="preserve"> than other models.</w:t>
      </w:r>
    </w:p>
    <w:p w14:paraId="4E06E9FA" w14:textId="7A4AF73B" w:rsidR="009A2CB6" w:rsidRPr="0043796F" w:rsidRDefault="009A2CB6" w:rsidP="005245A0">
      <w:pPr>
        <w:jc w:val="both"/>
      </w:pPr>
    </w:p>
    <w:p w14:paraId="28FB835A" w14:textId="766C57C0" w:rsidR="009A2CB6" w:rsidRPr="0043796F" w:rsidRDefault="009A2CB6" w:rsidP="005245A0">
      <w:pPr>
        <w:jc w:val="both"/>
      </w:pPr>
    </w:p>
    <w:p w14:paraId="356F66A6" w14:textId="0DC1B890" w:rsidR="0074540E" w:rsidRPr="0043796F" w:rsidRDefault="0074540E" w:rsidP="005245A0">
      <w:pPr>
        <w:jc w:val="both"/>
      </w:pPr>
    </w:p>
    <w:p w14:paraId="5BD22003" w14:textId="2722F9AB" w:rsidR="0074540E" w:rsidRPr="0043796F" w:rsidRDefault="0074540E" w:rsidP="005245A0">
      <w:pPr>
        <w:jc w:val="both"/>
      </w:pPr>
    </w:p>
    <w:p w14:paraId="03D0E227" w14:textId="7F809B26" w:rsidR="0074540E" w:rsidRPr="0043796F" w:rsidRDefault="0074540E" w:rsidP="005245A0">
      <w:pPr>
        <w:jc w:val="both"/>
      </w:pPr>
    </w:p>
    <w:p w14:paraId="03CD0EB9" w14:textId="6CBA83E1" w:rsidR="0074540E" w:rsidRPr="0043796F" w:rsidRDefault="0074540E" w:rsidP="005245A0">
      <w:pPr>
        <w:jc w:val="both"/>
      </w:pPr>
    </w:p>
    <w:p w14:paraId="4A62432D" w14:textId="36B7F9AD" w:rsidR="0074540E" w:rsidRPr="0043796F" w:rsidRDefault="0074540E" w:rsidP="005245A0">
      <w:pPr>
        <w:jc w:val="both"/>
      </w:pPr>
    </w:p>
    <w:p w14:paraId="4224328C" w14:textId="77777777" w:rsidR="00E1485D" w:rsidRPr="0043796F" w:rsidRDefault="00E1485D" w:rsidP="005245A0">
      <w:pPr>
        <w:jc w:val="both"/>
      </w:pPr>
    </w:p>
    <w:p w14:paraId="1D612284" w14:textId="61800FA8" w:rsidR="00947D4B" w:rsidRPr="0043796F" w:rsidRDefault="00947D4B" w:rsidP="005245A0">
      <w:pPr>
        <w:pStyle w:val="Heading1"/>
        <w:ind w:left="0"/>
        <w:jc w:val="both"/>
        <w:rPr>
          <w:rFonts w:cs="Times New Roman"/>
          <w:sz w:val="24"/>
          <w:szCs w:val="24"/>
        </w:rPr>
      </w:pPr>
      <w:bookmarkStart w:id="6" w:name="_Toc69066185"/>
      <w:r w:rsidRPr="0043796F">
        <w:rPr>
          <w:rFonts w:cs="Times New Roman"/>
          <w:sz w:val="24"/>
          <w:szCs w:val="24"/>
        </w:rPr>
        <w:lastRenderedPageBreak/>
        <w:t>5. Aim and Objectives</w:t>
      </w:r>
      <w:bookmarkEnd w:id="6"/>
    </w:p>
    <w:p w14:paraId="08E58470" w14:textId="77777777" w:rsidR="00E1485D" w:rsidRPr="0043796F" w:rsidRDefault="00E1485D" w:rsidP="00E1485D">
      <w:pPr>
        <w:rPr>
          <w:lang w:val="en-GB"/>
        </w:rPr>
      </w:pPr>
    </w:p>
    <w:p w14:paraId="2591DCF3" w14:textId="1D3346C1" w:rsidR="008548C7" w:rsidRPr="0043796F" w:rsidRDefault="0069623D" w:rsidP="005245A0">
      <w:pPr>
        <w:jc w:val="both"/>
      </w:pPr>
      <w:r w:rsidRPr="0043796F">
        <w:t xml:space="preserve">Aim of this research is to </w:t>
      </w:r>
      <w:r w:rsidR="00C02435" w:rsidRPr="0043796F">
        <w:t xml:space="preserve">find out which vectorization technique </w:t>
      </w:r>
      <w:r w:rsidR="00A1127A" w:rsidRPr="0043796F">
        <w:t xml:space="preserve">and </w:t>
      </w:r>
      <w:r w:rsidR="001335DB" w:rsidRPr="0043796F">
        <w:t xml:space="preserve">machine learning </w:t>
      </w:r>
      <w:r w:rsidR="00A1127A" w:rsidRPr="0043796F">
        <w:t xml:space="preserve">model </w:t>
      </w:r>
      <w:r w:rsidR="00C02435" w:rsidRPr="0043796F">
        <w:t xml:space="preserve">works the best for analysing sentiments on movie review dataset. </w:t>
      </w:r>
      <w:r w:rsidR="00EC2AC9" w:rsidRPr="0043796F">
        <w:t xml:space="preserve">Here in this research we are going to </w:t>
      </w:r>
      <w:r w:rsidR="00BF3A62" w:rsidRPr="0043796F">
        <w:t>apply</w:t>
      </w:r>
      <w:r w:rsidR="00EC2AC9" w:rsidRPr="0043796F">
        <w:t xml:space="preserve"> 3 different vectorization techniques TF-IDF, Word2Vec Embeddings and BERT Embeddings</w:t>
      </w:r>
      <w:r w:rsidR="00425E60" w:rsidRPr="0043796F">
        <w:t xml:space="preserve"> to </w:t>
      </w:r>
      <w:r w:rsidR="00314C89" w:rsidRPr="0043796F">
        <w:t>various machine learning models like Logistic Regression, SVM, Random Forrest and BERT.</w:t>
      </w:r>
      <w:r w:rsidR="002F5B2A" w:rsidRPr="0043796F">
        <w:t xml:space="preserve"> Also provide interpretability for these models using various interpretability techniques at the end.</w:t>
      </w:r>
    </w:p>
    <w:p w14:paraId="726CD9DF" w14:textId="45674369" w:rsidR="00EC2AC9" w:rsidRPr="0043796F" w:rsidRDefault="002F5B2A" w:rsidP="005245A0">
      <w:pPr>
        <w:jc w:val="both"/>
      </w:pPr>
      <w:r w:rsidRPr="0043796F">
        <w:t xml:space="preserve"> </w:t>
      </w:r>
    </w:p>
    <w:p w14:paraId="65541F2C" w14:textId="3066B4A8" w:rsidR="00EC2AC9" w:rsidRPr="0043796F" w:rsidRDefault="00EC2AC9" w:rsidP="005245A0">
      <w:pPr>
        <w:jc w:val="both"/>
      </w:pPr>
      <w:r w:rsidRPr="0043796F">
        <w:t>Based on the aim of the study, Following objectives have been identified.</w:t>
      </w:r>
    </w:p>
    <w:p w14:paraId="6F2D5969" w14:textId="28B09B68" w:rsidR="00EC2AC9" w:rsidRPr="0043796F" w:rsidRDefault="00EC2AC9" w:rsidP="005245A0">
      <w:pPr>
        <w:jc w:val="both"/>
      </w:pPr>
    </w:p>
    <w:p w14:paraId="7C977DB6" w14:textId="2381F536" w:rsidR="00EC2AC9" w:rsidRPr="0043796F" w:rsidRDefault="00EC2AC9" w:rsidP="00EC2AC9">
      <w:pPr>
        <w:pStyle w:val="ListParagraph"/>
        <w:numPr>
          <w:ilvl w:val="0"/>
          <w:numId w:val="20"/>
        </w:numPr>
        <w:rPr>
          <w:rFonts w:ascii="Times New Roman" w:hAnsi="Times New Roman" w:cs="Times New Roman"/>
          <w:sz w:val="24"/>
          <w:szCs w:val="24"/>
        </w:rPr>
      </w:pPr>
      <w:r w:rsidRPr="0043796F">
        <w:rPr>
          <w:rFonts w:ascii="Times New Roman" w:hAnsi="Times New Roman" w:cs="Times New Roman"/>
          <w:sz w:val="24"/>
          <w:szCs w:val="24"/>
        </w:rPr>
        <w:t>Build different word embeddings using TF-IDF, Word2Vec and BERT.</w:t>
      </w:r>
    </w:p>
    <w:p w14:paraId="4BA8DA7B" w14:textId="3D7399E3" w:rsidR="00EC2AC9" w:rsidRPr="0043796F" w:rsidRDefault="00EC2AC9" w:rsidP="00EC2AC9">
      <w:pPr>
        <w:pStyle w:val="ListParagraph"/>
        <w:numPr>
          <w:ilvl w:val="0"/>
          <w:numId w:val="20"/>
        </w:numPr>
        <w:rPr>
          <w:rFonts w:ascii="Times New Roman" w:hAnsi="Times New Roman" w:cs="Times New Roman"/>
          <w:sz w:val="24"/>
          <w:szCs w:val="24"/>
        </w:rPr>
      </w:pPr>
      <w:r w:rsidRPr="0043796F">
        <w:rPr>
          <w:rFonts w:ascii="Times New Roman" w:hAnsi="Times New Roman" w:cs="Times New Roman"/>
          <w:sz w:val="24"/>
          <w:szCs w:val="24"/>
        </w:rPr>
        <w:t>Build predictive models using all above 3 embeddings and evaluate model’s performance.</w:t>
      </w:r>
    </w:p>
    <w:p w14:paraId="16E36525" w14:textId="693D9518" w:rsidR="00EC2AC9" w:rsidRPr="0043796F" w:rsidRDefault="00EC2AC9" w:rsidP="00EC2AC9">
      <w:pPr>
        <w:pStyle w:val="ListParagraph"/>
        <w:numPr>
          <w:ilvl w:val="0"/>
          <w:numId w:val="20"/>
        </w:numPr>
        <w:rPr>
          <w:rFonts w:ascii="Times New Roman" w:hAnsi="Times New Roman" w:cs="Times New Roman"/>
          <w:sz w:val="24"/>
          <w:szCs w:val="24"/>
        </w:rPr>
      </w:pPr>
      <w:r w:rsidRPr="0043796F">
        <w:rPr>
          <w:rFonts w:ascii="Times New Roman" w:hAnsi="Times New Roman" w:cs="Times New Roman"/>
          <w:sz w:val="24"/>
          <w:szCs w:val="24"/>
        </w:rPr>
        <w:t>Compare the performance of all the models that are built and figure out which worked the best.</w:t>
      </w:r>
    </w:p>
    <w:p w14:paraId="7A8DB293" w14:textId="5DF17C22" w:rsidR="00EC2AC9" w:rsidRPr="0043796F" w:rsidRDefault="00EC2AC9" w:rsidP="00EC2AC9">
      <w:pPr>
        <w:pStyle w:val="ListParagraph"/>
        <w:numPr>
          <w:ilvl w:val="0"/>
          <w:numId w:val="20"/>
        </w:numPr>
        <w:rPr>
          <w:rFonts w:ascii="Times New Roman" w:hAnsi="Times New Roman" w:cs="Times New Roman"/>
          <w:sz w:val="24"/>
          <w:szCs w:val="24"/>
        </w:rPr>
      </w:pPr>
      <w:r w:rsidRPr="0043796F">
        <w:rPr>
          <w:rFonts w:ascii="Times New Roman" w:hAnsi="Times New Roman" w:cs="Times New Roman"/>
          <w:sz w:val="24"/>
          <w:szCs w:val="24"/>
        </w:rPr>
        <w:t xml:space="preserve">Provide interpretability for each of the models in terms of features and </w:t>
      </w:r>
      <w:r w:rsidR="007367F0" w:rsidRPr="0043796F">
        <w:rPr>
          <w:rFonts w:ascii="Times New Roman" w:hAnsi="Times New Roman" w:cs="Times New Roman"/>
          <w:sz w:val="24"/>
          <w:szCs w:val="24"/>
        </w:rPr>
        <w:t>relevant</w:t>
      </w:r>
      <w:r w:rsidRPr="0043796F">
        <w:rPr>
          <w:rFonts w:ascii="Times New Roman" w:hAnsi="Times New Roman" w:cs="Times New Roman"/>
          <w:sz w:val="24"/>
          <w:szCs w:val="24"/>
        </w:rPr>
        <w:t xml:space="preserve"> explanations.</w:t>
      </w:r>
    </w:p>
    <w:p w14:paraId="2A83EE4C" w14:textId="77777777" w:rsidR="00947D4B" w:rsidRPr="0043796F" w:rsidRDefault="00947D4B" w:rsidP="005245A0">
      <w:pPr>
        <w:pStyle w:val="ListParagraph"/>
        <w:rPr>
          <w:rFonts w:ascii="Times New Roman" w:hAnsi="Times New Roman" w:cs="Times New Roman"/>
          <w:sz w:val="24"/>
          <w:szCs w:val="24"/>
        </w:rPr>
      </w:pPr>
    </w:p>
    <w:p w14:paraId="2259A630" w14:textId="46805CF1" w:rsidR="00947D4B" w:rsidRPr="0043796F" w:rsidRDefault="00947D4B" w:rsidP="005245A0">
      <w:pPr>
        <w:pStyle w:val="Heading1"/>
        <w:ind w:left="0"/>
        <w:jc w:val="both"/>
        <w:rPr>
          <w:rFonts w:cs="Times New Roman"/>
          <w:sz w:val="24"/>
          <w:szCs w:val="24"/>
        </w:rPr>
      </w:pPr>
      <w:bookmarkStart w:id="7" w:name="_Toc69066186"/>
      <w:r w:rsidRPr="0043796F">
        <w:rPr>
          <w:rFonts w:cs="Times New Roman"/>
          <w:sz w:val="24"/>
          <w:szCs w:val="24"/>
        </w:rPr>
        <w:t>5. Significance of the Study</w:t>
      </w:r>
      <w:bookmarkEnd w:id="7"/>
    </w:p>
    <w:p w14:paraId="7885B491" w14:textId="77777777" w:rsidR="001B6EE3" w:rsidRPr="0043796F" w:rsidRDefault="001B6EE3" w:rsidP="001B6EE3">
      <w:pPr>
        <w:rPr>
          <w:color w:val="333333"/>
          <w:spacing w:val="2"/>
          <w:sz w:val="26"/>
          <w:szCs w:val="26"/>
          <w:shd w:val="clear" w:color="auto" w:fill="FCFCFC"/>
        </w:rPr>
      </w:pPr>
    </w:p>
    <w:p w14:paraId="59760A23" w14:textId="178BE533" w:rsidR="001B6EE3" w:rsidRPr="0043796F" w:rsidRDefault="001B6EE3" w:rsidP="000374FA">
      <w:pPr>
        <w:jc w:val="both"/>
        <w:rPr>
          <w:rFonts w:eastAsiaTheme="minorHAnsi"/>
          <w:lang w:val="en-US" w:eastAsia="en-US"/>
        </w:rPr>
      </w:pPr>
      <w:r w:rsidRPr="0043796F">
        <w:rPr>
          <w:rFonts w:eastAsiaTheme="minorHAnsi"/>
          <w:lang w:val="en-US" w:eastAsia="en-US"/>
        </w:rPr>
        <w:t>Movie reviews help users decide if the movie is worth their time. A summary of all reviews for a movie can help users make this decision by not wasting their time reading all reviews. Movie-rating websites are often used by critics to post comments and rate movies which help viewers decide if the movie is worth watching. Sentiment analysis can determine the attitude of critics depending on their reviews. Sentiment analysis of a movie review can rate how positive or negative a movie review is and hence the overall rating for a movie. Therefore, the process of understanding if a review is positive or negative can be automated as the machine learns through training and testing the data. This project aims to rate reviews using two classifiers and compare which gives better and more accurate results. Classification is a data</w:t>
      </w:r>
      <w:r w:rsidRPr="0043796F">
        <w:rPr>
          <w:color w:val="333333"/>
          <w:spacing w:val="2"/>
          <w:sz w:val="26"/>
          <w:szCs w:val="26"/>
          <w:shd w:val="clear" w:color="auto" w:fill="FCFCFC"/>
        </w:rPr>
        <w:t xml:space="preserve"> </w:t>
      </w:r>
      <w:r w:rsidRPr="0043796F">
        <w:rPr>
          <w:rFonts w:eastAsiaTheme="minorHAnsi"/>
          <w:lang w:val="en-US" w:eastAsia="en-US"/>
        </w:rPr>
        <w:t>mining methodology that assigns classes to a collection of data in order to help in more accurate predictions and analysis.</w:t>
      </w:r>
      <w:r w:rsidR="00205DD2" w:rsidRPr="0043796F">
        <w:rPr>
          <w:rFonts w:eastAsiaTheme="minorHAnsi"/>
          <w:lang w:val="en-US" w:eastAsia="en-US"/>
        </w:rPr>
        <w:t xml:space="preserve"> </w:t>
      </w:r>
    </w:p>
    <w:p w14:paraId="457A7573" w14:textId="6284AAA7" w:rsidR="00BD08EB" w:rsidRPr="0043796F" w:rsidRDefault="004D4379" w:rsidP="00BD08EB">
      <w:pPr>
        <w:rPr>
          <w:rFonts w:eastAsiaTheme="minorHAnsi"/>
          <w:lang w:val="en-US" w:eastAsia="en-US"/>
        </w:rPr>
      </w:pPr>
      <w:r w:rsidRPr="0043796F">
        <w:rPr>
          <w:rFonts w:eastAsiaTheme="minorHAnsi"/>
          <w:lang w:val="en-US" w:eastAsia="en-US"/>
        </w:rPr>
        <w:fldChar w:fldCharType="begin" w:fldLock="1"/>
      </w:r>
      <w:r w:rsidR="00494753" w:rsidRPr="0043796F">
        <w:rPr>
          <w:rFonts w:eastAsiaTheme="minorHAnsi"/>
          <w:lang w:val="en-US" w:eastAsia="en-US"/>
        </w:rPr>
        <w:instrText>ADDIN CSL_CITATION {"citationItems":[{"id":"ITEM-1","itemData":{"DOI":"10.1007/978-981-15-0135-7_31","ISBN":"9789811501340","ISSN":"21945365","abstract":"Movie reviews help users decide if the movie is worth their time. A summary of all reviews for a movie can help users make this decision by not wasting their time reading all reviews. Movie-rating websites are often used by critics to post comments and rate movies which help viewers decide if the movie is worth watching. Sentiment analysis can determine the attitude of critics depending on their reviews. Sentiment analysis of a movie review can rate how positive or negative a movie review is and hence the overall rating for a movie. Therefore, the process of understanding if a review is positive or negative can be automated as the machine learns through training and testing the data. This project aims to rate reviews using two classifiers and compare which gives better and more accurate results. Classification is a data mining methodology that assigns classes to a collection of data in order to help in more accurate predictions and analysis. Naïve Bayes and decision tree classifications will be used and the results of sentiment analysis compared.","author":[{"dropping-particle":"","family":"Lakshmi Devi","given":"B.","non-dropping-particle":"","parse-names":false,"suffix":""},{"dropping-particle":"","family":"Varaswathi Bai","given":"V.","non-dropping-particle":"","parse-names":false,"suffix":""},{"dropping-particle":"","family":"Ramasubbareddy","given":"Somula","non-dropping-particle":"","parse-names":false,"suffix":""},{"dropping-particle":"","family":"Govinda","given":"K.","non-dropping-particle":"","parse-names":false,"suffix":""}],"container-title":"Advances in Intelligent Systems and Computing","id":"ITEM-1","issued":{"date-parts":[["2020"]]},"page":"321-328","publisher":"Springer","title":"Sentiment analysis on movie reviews","type":"paper-conference","volume":"1054"},"uris":["http://www.mendeley.com/documents/?uuid=97713931-9f43-3f9b-80c0-618283de574f"]}],"mendeley":{"formattedCitation":"(Lakshmi Devi et al., 2020)","plainTextFormattedCitation":"(Lakshmi Devi et al., 2020)","previouslyFormattedCitation":"(Lakshmi Devi et al., 2020)"},"properties":{"noteIndex":0},"schema":"https://github.com/citation-style-language/schema/raw/master/csl-citation.json"}</w:instrText>
      </w:r>
      <w:r w:rsidRPr="0043796F">
        <w:rPr>
          <w:rFonts w:eastAsiaTheme="minorHAnsi"/>
          <w:lang w:val="en-US" w:eastAsia="en-US"/>
        </w:rPr>
        <w:fldChar w:fldCharType="separate"/>
      </w:r>
      <w:r w:rsidRPr="0043796F">
        <w:rPr>
          <w:rFonts w:eastAsiaTheme="minorHAnsi"/>
          <w:noProof/>
          <w:lang w:val="en-US" w:eastAsia="en-US"/>
        </w:rPr>
        <w:t>(Lakshmi Devi et al., 2020)</w:t>
      </w:r>
      <w:r w:rsidRPr="0043796F">
        <w:rPr>
          <w:rFonts w:eastAsiaTheme="minorHAnsi"/>
          <w:lang w:val="en-US" w:eastAsia="en-US"/>
        </w:rPr>
        <w:fldChar w:fldCharType="end"/>
      </w:r>
    </w:p>
    <w:p w14:paraId="47472F8F" w14:textId="77777777" w:rsidR="0074540E" w:rsidRPr="0043796F" w:rsidRDefault="0074540E" w:rsidP="00BD08EB">
      <w:pPr>
        <w:rPr>
          <w:rFonts w:eastAsiaTheme="minorHAnsi"/>
          <w:lang w:val="en-US" w:eastAsia="en-US"/>
        </w:rPr>
      </w:pPr>
    </w:p>
    <w:p w14:paraId="64494B57" w14:textId="77F9DCC6" w:rsidR="00947D4B" w:rsidRPr="0043796F" w:rsidRDefault="00947D4B" w:rsidP="005245A0">
      <w:pPr>
        <w:pStyle w:val="Heading1"/>
        <w:ind w:left="0"/>
        <w:jc w:val="both"/>
        <w:rPr>
          <w:rFonts w:cs="Times New Roman"/>
          <w:sz w:val="24"/>
          <w:szCs w:val="24"/>
        </w:rPr>
      </w:pPr>
      <w:bookmarkStart w:id="8" w:name="_Toc69066187"/>
      <w:r w:rsidRPr="0043796F">
        <w:rPr>
          <w:rFonts w:cs="Times New Roman"/>
          <w:sz w:val="24"/>
          <w:szCs w:val="24"/>
        </w:rPr>
        <w:t>6. Scope of the Study</w:t>
      </w:r>
      <w:bookmarkEnd w:id="8"/>
    </w:p>
    <w:p w14:paraId="47978C71" w14:textId="1BF3B647" w:rsidR="005D7A98" w:rsidRPr="0043796F" w:rsidRDefault="005D7A98" w:rsidP="005D7A98">
      <w:pPr>
        <w:rPr>
          <w:lang w:val="en-GB"/>
        </w:rPr>
      </w:pPr>
    </w:p>
    <w:p w14:paraId="7D0F4673" w14:textId="77777777" w:rsidR="005D7A98" w:rsidRPr="0043796F" w:rsidRDefault="005D7A98" w:rsidP="005D7A98">
      <w:pPr>
        <w:pStyle w:val="Default"/>
        <w:rPr>
          <w:sz w:val="23"/>
          <w:szCs w:val="23"/>
        </w:rPr>
      </w:pPr>
      <w:r w:rsidRPr="0043796F">
        <w:rPr>
          <w:sz w:val="23"/>
          <w:szCs w:val="23"/>
        </w:rPr>
        <w:t xml:space="preserve">Due to the limitation of time frame, the scope of the research will be limited as below: </w:t>
      </w:r>
    </w:p>
    <w:p w14:paraId="4E0EAEB3" w14:textId="005B45C2" w:rsidR="005D7A98" w:rsidRPr="0043796F" w:rsidRDefault="005D7A98" w:rsidP="00FC5628">
      <w:pPr>
        <w:pStyle w:val="Default"/>
        <w:numPr>
          <w:ilvl w:val="0"/>
          <w:numId w:val="21"/>
        </w:numPr>
        <w:spacing w:after="162"/>
        <w:jc w:val="both"/>
        <w:rPr>
          <w:sz w:val="23"/>
          <w:szCs w:val="23"/>
        </w:rPr>
      </w:pPr>
      <w:r w:rsidRPr="0043796F">
        <w:rPr>
          <w:sz w:val="23"/>
          <w:szCs w:val="23"/>
        </w:rPr>
        <w:t xml:space="preserve">The data for research is directly taken from Kaggle and the data validation will not be part of this research. </w:t>
      </w:r>
    </w:p>
    <w:p w14:paraId="2450EBDC" w14:textId="367A552A" w:rsidR="005D7A98" w:rsidRPr="0043796F" w:rsidRDefault="005D7A98" w:rsidP="00FC5628">
      <w:pPr>
        <w:pStyle w:val="Default"/>
        <w:numPr>
          <w:ilvl w:val="0"/>
          <w:numId w:val="21"/>
        </w:numPr>
        <w:spacing w:after="162"/>
        <w:jc w:val="both"/>
        <w:rPr>
          <w:sz w:val="23"/>
          <w:szCs w:val="23"/>
        </w:rPr>
      </w:pPr>
      <w:r w:rsidRPr="0043796F">
        <w:rPr>
          <w:sz w:val="23"/>
          <w:szCs w:val="23"/>
        </w:rPr>
        <w:t xml:space="preserve">The research will include the development and </w:t>
      </w:r>
      <w:r w:rsidR="00B05CF5" w:rsidRPr="0043796F">
        <w:rPr>
          <w:sz w:val="23"/>
          <w:szCs w:val="23"/>
        </w:rPr>
        <w:t>comparing the performance</w:t>
      </w:r>
      <w:r w:rsidRPr="0043796F">
        <w:rPr>
          <w:sz w:val="23"/>
          <w:szCs w:val="23"/>
        </w:rPr>
        <w:t xml:space="preserve"> of different machine learning models</w:t>
      </w:r>
      <w:r w:rsidR="00EF2103" w:rsidRPr="0043796F">
        <w:rPr>
          <w:sz w:val="23"/>
          <w:szCs w:val="23"/>
        </w:rPr>
        <w:t xml:space="preserve"> using TF-IDF, Word2Vec Embedding and BERT embeddings</w:t>
      </w:r>
      <w:r w:rsidR="00FC2090" w:rsidRPr="0043796F">
        <w:rPr>
          <w:sz w:val="23"/>
          <w:szCs w:val="23"/>
        </w:rPr>
        <w:t>.</w:t>
      </w:r>
    </w:p>
    <w:p w14:paraId="6FA4727E" w14:textId="1C93616F" w:rsidR="005D7A98" w:rsidRPr="0043796F" w:rsidRDefault="005D7A98" w:rsidP="00FC5628">
      <w:pPr>
        <w:pStyle w:val="Default"/>
        <w:numPr>
          <w:ilvl w:val="0"/>
          <w:numId w:val="21"/>
        </w:numPr>
        <w:spacing w:after="162"/>
        <w:jc w:val="both"/>
      </w:pPr>
      <w:r w:rsidRPr="0043796F">
        <w:rPr>
          <w:sz w:val="23"/>
          <w:szCs w:val="23"/>
        </w:rPr>
        <w:t xml:space="preserve">The study will limit the use </w:t>
      </w:r>
      <w:r w:rsidR="00BC00CC" w:rsidRPr="0043796F">
        <w:rPr>
          <w:sz w:val="23"/>
          <w:szCs w:val="23"/>
        </w:rPr>
        <w:t>of algorithms</w:t>
      </w:r>
      <w:r w:rsidR="005A536E" w:rsidRPr="0043796F">
        <w:rPr>
          <w:sz w:val="23"/>
          <w:szCs w:val="23"/>
        </w:rPr>
        <w:t xml:space="preserve"> to</w:t>
      </w:r>
      <w:r w:rsidRPr="0043796F">
        <w:rPr>
          <w:sz w:val="23"/>
          <w:szCs w:val="23"/>
        </w:rPr>
        <w:t xml:space="preserve"> </w:t>
      </w:r>
      <w:r w:rsidR="005A536E" w:rsidRPr="0043796F">
        <w:t>Logistic Regression</w:t>
      </w:r>
      <w:r w:rsidR="002D3CDD" w:rsidRPr="0043796F">
        <w:t xml:space="preserve"> as interpretable model</w:t>
      </w:r>
      <w:r w:rsidR="00835EF2" w:rsidRPr="0043796F">
        <w:t>s</w:t>
      </w:r>
      <w:r w:rsidR="002D3CDD" w:rsidRPr="0043796F">
        <w:t xml:space="preserve"> and </w:t>
      </w:r>
      <w:r w:rsidR="005A536E" w:rsidRPr="0043796F">
        <w:t>SVM, XGBoost, Random Forrest</w:t>
      </w:r>
      <w:r w:rsidR="002E4B54" w:rsidRPr="0043796F">
        <w:t xml:space="preserve"> as part of black box models</w:t>
      </w:r>
      <w:r w:rsidR="00812768" w:rsidRPr="0043796F">
        <w:t xml:space="preserve">. Deep learning models will not be evaluated in this research or </w:t>
      </w:r>
      <w:r w:rsidR="00FE7311" w:rsidRPr="0043796F">
        <w:t>one model like BERT will</w:t>
      </w:r>
      <w:r w:rsidR="00812768" w:rsidRPr="0043796F">
        <w:t xml:space="preserve"> be evaluated only if time permits.</w:t>
      </w:r>
    </w:p>
    <w:p w14:paraId="40D0ED01" w14:textId="31A94F69" w:rsidR="00E97A5D" w:rsidRPr="0043796F" w:rsidRDefault="00E97A5D" w:rsidP="00FC5628">
      <w:pPr>
        <w:pStyle w:val="Default"/>
        <w:numPr>
          <w:ilvl w:val="0"/>
          <w:numId w:val="21"/>
        </w:numPr>
        <w:spacing w:after="162"/>
        <w:jc w:val="both"/>
      </w:pPr>
      <w:r w:rsidRPr="0043796F">
        <w:lastRenderedPageBreak/>
        <w:t xml:space="preserve">For comparing performance of different models AUC will be used and for interpretability we are going to </w:t>
      </w:r>
      <w:r w:rsidR="007B01CD" w:rsidRPr="0043796F">
        <w:t>limit 2 methods</w:t>
      </w:r>
      <w:r w:rsidRPr="0043796F">
        <w:t xml:space="preserve"> LIME and SHAP only.</w:t>
      </w:r>
    </w:p>
    <w:p w14:paraId="3C687D52" w14:textId="0CB3E0DC" w:rsidR="002E6728" w:rsidRPr="0043796F" w:rsidRDefault="002E6728" w:rsidP="00B429CD">
      <w:pPr>
        <w:pStyle w:val="Default"/>
        <w:spacing w:after="162"/>
        <w:rPr>
          <w:sz w:val="23"/>
          <w:szCs w:val="23"/>
        </w:rPr>
      </w:pPr>
    </w:p>
    <w:p w14:paraId="0E49AFAA" w14:textId="77777777" w:rsidR="00101F90" w:rsidRPr="0043796F" w:rsidRDefault="00101F90" w:rsidP="00B429CD">
      <w:pPr>
        <w:pStyle w:val="Default"/>
        <w:spacing w:after="162"/>
        <w:rPr>
          <w:sz w:val="23"/>
          <w:szCs w:val="23"/>
        </w:rPr>
      </w:pPr>
    </w:p>
    <w:p w14:paraId="6ADC2284" w14:textId="77777777" w:rsidR="00947D4B" w:rsidRPr="0043796F" w:rsidRDefault="00947D4B" w:rsidP="005245A0">
      <w:pPr>
        <w:pStyle w:val="Heading1"/>
        <w:ind w:left="0"/>
        <w:jc w:val="both"/>
        <w:rPr>
          <w:rFonts w:cs="Times New Roman"/>
          <w:sz w:val="24"/>
          <w:szCs w:val="24"/>
        </w:rPr>
      </w:pPr>
      <w:bookmarkStart w:id="9" w:name="_Toc69066188"/>
      <w:r w:rsidRPr="0043796F">
        <w:rPr>
          <w:rFonts w:cs="Times New Roman"/>
          <w:sz w:val="24"/>
          <w:szCs w:val="24"/>
        </w:rPr>
        <w:t>7. Research Methodology</w:t>
      </w:r>
      <w:bookmarkEnd w:id="9"/>
    </w:p>
    <w:p w14:paraId="1A2520F6" w14:textId="77777777" w:rsidR="00947D4B" w:rsidRPr="0043796F" w:rsidRDefault="00947D4B" w:rsidP="005245A0">
      <w:pPr>
        <w:pStyle w:val="ListParagraph"/>
        <w:rPr>
          <w:rFonts w:ascii="Times New Roman" w:hAnsi="Times New Roman" w:cs="Times New Roman"/>
          <w:sz w:val="24"/>
          <w:szCs w:val="24"/>
        </w:rPr>
      </w:pPr>
    </w:p>
    <w:p w14:paraId="54229182" w14:textId="77777777" w:rsidR="00CE057E" w:rsidRPr="0043796F" w:rsidRDefault="00CE057E" w:rsidP="005245A0">
      <w:pPr>
        <w:pStyle w:val="Default"/>
        <w:jc w:val="both"/>
        <w:rPr>
          <w:sz w:val="23"/>
          <w:szCs w:val="23"/>
        </w:rPr>
      </w:pPr>
      <w:r w:rsidRPr="0043796F">
        <w:rPr>
          <w:sz w:val="23"/>
          <w:szCs w:val="23"/>
        </w:rPr>
        <w:t xml:space="preserve">The detailed flow of research will be discussed here in detail which includes sequential flow to perform this study. </w:t>
      </w:r>
    </w:p>
    <w:p w14:paraId="09BEE842" w14:textId="7BE0F0FB" w:rsidR="00CE057E" w:rsidRPr="0043796F" w:rsidRDefault="00CE057E" w:rsidP="005245A0">
      <w:pPr>
        <w:pStyle w:val="Default"/>
        <w:jc w:val="both"/>
        <w:rPr>
          <w:sz w:val="23"/>
          <w:szCs w:val="23"/>
        </w:rPr>
      </w:pPr>
    </w:p>
    <w:p w14:paraId="4C3B37EE" w14:textId="77777777" w:rsidR="00CE057E" w:rsidRPr="0043796F" w:rsidRDefault="00CE057E" w:rsidP="005245A0">
      <w:pPr>
        <w:pStyle w:val="Default"/>
        <w:jc w:val="both"/>
        <w:rPr>
          <w:sz w:val="23"/>
          <w:szCs w:val="23"/>
        </w:rPr>
      </w:pPr>
    </w:p>
    <w:p w14:paraId="10DB7728" w14:textId="117CAFA3" w:rsidR="00CE057E" w:rsidRPr="0043796F" w:rsidRDefault="00CE057E" w:rsidP="006F52E7">
      <w:pPr>
        <w:pStyle w:val="Default"/>
        <w:jc w:val="both"/>
        <w:rPr>
          <w:sz w:val="23"/>
          <w:szCs w:val="23"/>
        </w:rPr>
      </w:pPr>
      <w:r w:rsidRPr="0043796F">
        <w:rPr>
          <w:sz w:val="23"/>
          <w:szCs w:val="23"/>
        </w:rPr>
        <w:t xml:space="preserve">This research will be carried in </w:t>
      </w:r>
      <w:r w:rsidR="006B2186" w:rsidRPr="0043796F">
        <w:rPr>
          <w:sz w:val="23"/>
          <w:szCs w:val="23"/>
        </w:rPr>
        <w:t>three</w:t>
      </w:r>
      <w:r w:rsidRPr="0043796F">
        <w:rPr>
          <w:sz w:val="23"/>
          <w:szCs w:val="23"/>
        </w:rPr>
        <w:t xml:space="preserve"> </w:t>
      </w:r>
      <w:r w:rsidR="00FF7D67" w:rsidRPr="0043796F">
        <w:rPr>
          <w:sz w:val="23"/>
          <w:szCs w:val="23"/>
        </w:rPr>
        <w:t>parts</w:t>
      </w:r>
      <w:r w:rsidRPr="0043796F">
        <w:rPr>
          <w:sz w:val="23"/>
          <w:szCs w:val="23"/>
        </w:rPr>
        <w:t xml:space="preserve"> sequentially with the help of </w:t>
      </w:r>
      <w:r w:rsidR="00522E3F" w:rsidRPr="0043796F">
        <w:rPr>
          <w:sz w:val="23"/>
          <w:szCs w:val="23"/>
        </w:rPr>
        <w:t xml:space="preserve">IMDB movie review </w:t>
      </w:r>
      <w:r w:rsidRPr="0043796F">
        <w:rPr>
          <w:sz w:val="23"/>
          <w:szCs w:val="23"/>
        </w:rPr>
        <w:t>data</w:t>
      </w:r>
      <w:r w:rsidR="00522E3F" w:rsidRPr="0043796F">
        <w:rPr>
          <w:sz w:val="23"/>
          <w:szCs w:val="23"/>
        </w:rPr>
        <w:t>set</w:t>
      </w:r>
      <w:r w:rsidRPr="0043796F">
        <w:rPr>
          <w:sz w:val="23"/>
          <w:szCs w:val="23"/>
        </w:rPr>
        <w:t xml:space="preserve">. The main objective of this study is to predict whether </w:t>
      </w:r>
      <w:r w:rsidR="00FF7D67" w:rsidRPr="0043796F">
        <w:rPr>
          <w:sz w:val="23"/>
          <w:szCs w:val="23"/>
        </w:rPr>
        <w:t xml:space="preserve">given comments have positive or negative sentiments and possibly explain the phrase/word of the comment that contributes </w:t>
      </w:r>
      <w:r w:rsidR="00B009E3" w:rsidRPr="0043796F">
        <w:rPr>
          <w:sz w:val="23"/>
          <w:szCs w:val="23"/>
        </w:rPr>
        <w:t xml:space="preserve">the most </w:t>
      </w:r>
      <w:r w:rsidR="00FF7D67" w:rsidRPr="0043796F">
        <w:rPr>
          <w:sz w:val="23"/>
          <w:szCs w:val="23"/>
        </w:rPr>
        <w:t xml:space="preserve">to derive to </w:t>
      </w:r>
      <w:r w:rsidR="00D92CD5" w:rsidRPr="0043796F">
        <w:rPr>
          <w:sz w:val="23"/>
          <w:szCs w:val="23"/>
        </w:rPr>
        <w:t xml:space="preserve">a </w:t>
      </w:r>
      <w:r w:rsidR="00FF7D67" w:rsidRPr="0043796F">
        <w:rPr>
          <w:sz w:val="23"/>
          <w:szCs w:val="23"/>
        </w:rPr>
        <w:t xml:space="preserve">particular </w:t>
      </w:r>
      <w:r w:rsidR="003A7480" w:rsidRPr="0043796F">
        <w:rPr>
          <w:sz w:val="23"/>
          <w:szCs w:val="23"/>
        </w:rPr>
        <w:t>classification (positive/negative) of the sentiment</w:t>
      </w:r>
      <w:r w:rsidR="00FF7D67" w:rsidRPr="0043796F">
        <w:rPr>
          <w:sz w:val="23"/>
          <w:szCs w:val="23"/>
        </w:rPr>
        <w:t>.</w:t>
      </w:r>
    </w:p>
    <w:p w14:paraId="1BA12AD3" w14:textId="77777777" w:rsidR="00BA5047" w:rsidRPr="0043796F" w:rsidRDefault="00BA5047" w:rsidP="006F52E7">
      <w:pPr>
        <w:pStyle w:val="Default"/>
        <w:jc w:val="both"/>
        <w:rPr>
          <w:sz w:val="23"/>
          <w:szCs w:val="23"/>
        </w:rPr>
      </w:pPr>
    </w:p>
    <w:p w14:paraId="222BA98C" w14:textId="0B59F759" w:rsidR="007C5A68" w:rsidRPr="0043796F" w:rsidRDefault="003011BC" w:rsidP="005245A0">
      <w:pPr>
        <w:pStyle w:val="Default"/>
        <w:spacing w:after="162"/>
        <w:jc w:val="both"/>
        <w:rPr>
          <w:sz w:val="23"/>
          <w:szCs w:val="23"/>
        </w:rPr>
      </w:pPr>
      <w:r w:rsidRPr="0043796F">
        <w:rPr>
          <w:sz w:val="23"/>
          <w:szCs w:val="23"/>
        </w:rPr>
        <w:t>● First</w:t>
      </w:r>
      <w:r w:rsidR="00E51673" w:rsidRPr="0043796F">
        <w:rPr>
          <w:sz w:val="23"/>
          <w:szCs w:val="23"/>
        </w:rPr>
        <w:t xml:space="preserve"> part entails understanding</w:t>
      </w:r>
      <w:r w:rsidR="00CE057E" w:rsidRPr="0043796F">
        <w:rPr>
          <w:sz w:val="23"/>
          <w:szCs w:val="23"/>
        </w:rPr>
        <w:t xml:space="preserve"> the data</w:t>
      </w:r>
      <w:r w:rsidR="00E51673" w:rsidRPr="0043796F">
        <w:rPr>
          <w:sz w:val="23"/>
          <w:szCs w:val="23"/>
        </w:rPr>
        <w:t>set</w:t>
      </w:r>
      <w:r w:rsidR="001A20DC" w:rsidRPr="0043796F">
        <w:rPr>
          <w:sz w:val="23"/>
          <w:szCs w:val="23"/>
        </w:rPr>
        <w:t xml:space="preserve"> and then</w:t>
      </w:r>
      <w:r w:rsidR="00CE057E" w:rsidRPr="0043796F">
        <w:rPr>
          <w:sz w:val="23"/>
          <w:szCs w:val="23"/>
        </w:rPr>
        <w:t xml:space="preserve"> apply </w:t>
      </w:r>
      <w:r w:rsidR="007C5A68" w:rsidRPr="0043796F">
        <w:rPr>
          <w:sz w:val="23"/>
          <w:szCs w:val="23"/>
        </w:rPr>
        <w:t>pre-processing steps, perform EDA</w:t>
      </w:r>
      <w:r w:rsidR="00440E8F" w:rsidRPr="0043796F">
        <w:rPr>
          <w:sz w:val="23"/>
          <w:szCs w:val="23"/>
        </w:rPr>
        <w:t xml:space="preserve"> followed by feature extraction</w:t>
      </w:r>
      <w:r w:rsidR="00D6181B" w:rsidRPr="0043796F">
        <w:rPr>
          <w:sz w:val="23"/>
          <w:szCs w:val="23"/>
        </w:rPr>
        <w:t>.</w:t>
      </w:r>
    </w:p>
    <w:p w14:paraId="449FE9B1" w14:textId="0F32F8E3" w:rsidR="00CE057E" w:rsidRPr="0043796F" w:rsidRDefault="00CE057E" w:rsidP="005245A0">
      <w:pPr>
        <w:pStyle w:val="Default"/>
        <w:jc w:val="both"/>
        <w:rPr>
          <w:sz w:val="23"/>
          <w:szCs w:val="23"/>
        </w:rPr>
      </w:pPr>
      <w:r w:rsidRPr="0043796F">
        <w:rPr>
          <w:sz w:val="23"/>
          <w:szCs w:val="23"/>
        </w:rPr>
        <w:t xml:space="preserve">● </w:t>
      </w:r>
      <w:r w:rsidR="00D6181B" w:rsidRPr="0043796F">
        <w:rPr>
          <w:sz w:val="23"/>
          <w:szCs w:val="23"/>
        </w:rPr>
        <w:t xml:space="preserve">In the second part, apply create different vectors using </w:t>
      </w:r>
      <w:r w:rsidR="00DE683D" w:rsidRPr="0043796F">
        <w:rPr>
          <w:sz w:val="23"/>
          <w:szCs w:val="23"/>
        </w:rPr>
        <w:t xml:space="preserve">(1) </w:t>
      </w:r>
      <w:r w:rsidR="00D6181B" w:rsidRPr="0043796F">
        <w:rPr>
          <w:sz w:val="23"/>
          <w:szCs w:val="23"/>
        </w:rPr>
        <w:t>TF-IDF</w:t>
      </w:r>
      <w:r w:rsidR="00DE683D" w:rsidRPr="0043796F">
        <w:rPr>
          <w:sz w:val="23"/>
          <w:szCs w:val="23"/>
        </w:rPr>
        <w:t xml:space="preserve"> (2)</w:t>
      </w:r>
      <w:r w:rsidR="00D6181B" w:rsidRPr="0043796F">
        <w:rPr>
          <w:sz w:val="23"/>
          <w:szCs w:val="23"/>
        </w:rPr>
        <w:t xml:space="preserve"> Word2Vec</w:t>
      </w:r>
      <w:r w:rsidR="0006759D" w:rsidRPr="0043796F">
        <w:rPr>
          <w:sz w:val="23"/>
          <w:szCs w:val="23"/>
        </w:rPr>
        <w:t xml:space="preserve"> Embeddings</w:t>
      </w:r>
      <w:r w:rsidR="00D6181B" w:rsidRPr="0043796F">
        <w:rPr>
          <w:sz w:val="23"/>
          <w:szCs w:val="23"/>
        </w:rPr>
        <w:t xml:space="preserve"> </w:t>
      </w:r>
      <w:r w:rsidR="00DE683D" w:rsidRPr="0043796F">
        <w:rPr>
          <w:sz w:val="23"/>
          <w:szCs w:val="23"/>
        </w:rPr>
        <w:t>(3)</w:t>
      </w:r>
      <w:r w:rsidR="00D6181B" w:rsidRPr="0043796F">
        <w:rPr>
          <w:sz w:val="23"/>
          <w:szCs w:val="23"/>
        </w:rPr>
        <w:t xml:space="preserve"> BERT embeddings. </w:t>
      </w:r>
    </w:p>
    <w:p w14:paraId="3182D137" w14:textId="02A10007" w:rsidR="00493997" w:rsidRPr="0043796F" w:rsidRDefault="00493997" w:rsidP="005245A0">
      <w:pPr>
        <w:pStyle w:val="Default"/>
        <w:jc w:val="both"/>
        <w:rPr>
          <w:sz w:val="23"/>
          <w:szCs w:val="23"/>
        </w:rPr>
      </w:pPr>
    </w:p>
    <w:p w14:paraId="457314E0" w14:textId="4919036C" w:rsidR="00600D3F" w:rsidRPr="0043796F" w:rsidRDefault="00493997" w:rsidP="005245A0">
      <w:pPr>
        <w:pStyle w:val="Default"/>
        <w:jc w:val="both"/>
        <w:rPr>
          <w:sz w:val="23"/>
          <w:szCs w:val="23"/>
        </w:rPr>
      </w:pPr>
      <w:r w:rsidRPr="0043796F">
        <w:rPr>
          <w:sz w:val="23"/>
          <w:szCs w:val="23"/>
        </w:rPr>
        <w:t>●</w:t>
      </w:r>
      <w:r w:rsidRPr="0043796F">
        <w:rPr>
          <w:sz w:val="23"/>
          <w:szCs w:val="23"/>
        </w:rPr>
        <w:t xml:space="preserve"> Third part is to </w:t>
      </w:r>
      <w:r w:rsidR="00605649" w:rsidRPr="0043796F">
        <w:rPr>
          <w:sz w:val="23"/>
          <w:szCs w:val="23"/>
        </w:rPr>
        <w:t xml:space="preserve">create models like </w:t>
      </w:r>
      <w:r w:rsidR="00605649" w:rsidRPr="0043796F">
        <w:t xml:space="preserve">Logistic Regression, SVM, XGBoost, Random Forrest with all these 3 embeddings and conclude the study by performing comparative study on these model’s performance and derive inferences on which model worked better with </w:t>
      </w:r>
      <w:r w:rsidR="00A72E40" w:rsidRPr="0043796F">
        <w:t>some interpretability facilitator libraries like LIME and SHAP.</w:t>
      </w:r>
    </w:p>
    <w:p w14:paraId="680BAD5E" w14:textId="77777777" w:rsidR="005245A0" w:rsidRPr="0043796F" w:rsidRDefault="005245A0" w:rsidP="005245A0">
      <w:pPr>
        <w:pStyle w:val="Heading1"/>
        <w:ind w:left="0"/>
        <w:jc w:val="both"/>
        <w:rPr>
          <w:rFonts w:cs="Times New Roman"/>
          <w:sz w:val="24"/>
          <w:szCs w:val="24"/>
        </w:rPr>
      </w:pPr>
    </w:p>
    <w:p w14:paraId="08019EFE" w14:textId="5FD89122" w:rsidR="00874FEE" w:rsidRPr="0043796F" w:rsidRDefault="00874FEE" w:rsidP="005245A0">
      <w:pPr>
        <w:pStyle w:val="Heading1"/>
        <w:ind w:left="0"/>
        <w:jc w:val="both"/>
        <w:rPr>
          <w:rFonts w:cs="Times New Roman"/>
          <w:sz w:val="24"/>
          <w:szCs w:val="24"/>
        </w:rPr>
      </w:pPr>
      <w:bookmarkStart w:id="10" w:name="_Toc69066189"/>
      <w:r w:rsidRPr="0043796F">
        <w:rPr>
          <w:rFonts w:cs="Times New Roman"/>
          <w:sz w:val="24"/>
          <w:szCs w:val="24"/>
        </w:rPr>
        <w:t>7.</w:t>
      </w:r>
      <w:r w:rsidR="00413232" w:rsidRPr="0043796F">
        <w:rPr>
          <w:rFonts w:cs="Times New Roman"/>
          <w:sz w:val="24"/>
          <w:szCs w:val="24"/>
        </w:rPr>
        <w:t>1</w:t>
      </w:r>
      <w:r w:rsidRPr="0043796F">
        <w:rPr>
          <w:rFonts w:cs="Times New Roman"/>
          <w:sz w:val="24"/>
          <w:szCs w:val="24"/>
        </w:rPr>
        <w:t xml:space="preserve"> Dataset Description</w:t>
      </w:r>
      <w:bookmarkEnd w:id="10"/>
    </w:p>
    <w:p w14:paraId="1244B78C" w14:textId="77777777" w:rsidR="002F3B37" w:rsidRPr="0043796F" w:rsidRDefault="002F3B37" w:rsidP="002F3B37">
      <w:pPr>
        <w:rPr>
          <w:lang w:val="en-GB"/>
        </w:rPr>
      </w:pPr>
    </w:p>
    <w:p w14:paraId="13C8F35E" w14:textId="0D601E24" w:rsidR="005245A0" w:rsidRPr="0043796F" w:rsidRDefault="005245A0" w:rsidP="005245A0">
      <w:pPr>
        <w:pStyle w:val="Default"/>
        <w:jc w:val="both"/>
        <w:rPr>
          <w:sz w:val="23"/>
          <w:szCs w:val="23"/>
        </w:rPr>
      </w:pPr>
      <w:r w:rsidRPr="0043796F">
        <w:rPr>
          <w:sz w:val="23"/>
          <w:szCs w:val="23"/>
        </w:rPr>
        <w:t>IMDB dataset having 50K movie reviews for natural language processing or Text analytics.</w:t>
      </w:r>
      <w:r w:rsidRPr="0043796F">
        <w:rPr>
          <w:sz w:val="23"/>
          <w:szCs w:val="23"/>
        </w:rPr>
        <w:br/>
        <w:t>This is a dataset for binary sentiment classification containing substantially more data than previous benchmark datasets. We provide a set of 25,000 highly polar movie reviews for training and 25,000 for testing. So, predict the number of positive and negative reviews using either classification or deep learning algorithms.</w:t>
      </w:r>
      <w:r w:rsidR="00F84AFE" w:rsidRPr="0043796F">
        <w:rPr>
          <w:sz w:val="23"/>
          <w:szCs w:val="23"/>
        </w:rPr>
        <w:fldChar w:fldCharType="begin" w:fldLock="1"/>
      </w:r>
      <w:r w:rsidR="00600D19" w:rsidRPr="0043796F">
        <w:rPr>
          <w:sz w:val="23"/>
          <w:szCs w:val="23"/>
        </w:rPr>
        <w:instrText>ADDIN CSL_CITATION {"citationItems":[{"id":"ITEM-1","itemData":{"URL":"https://www.kaggle.com/lakshmi25npathi/imdb-dataset-of-50k-movie-reviews","accessed":{"date-parts":[["2021","4","9"]]},"id":"ITEM-1","issued":{"date-parts":[["0"]]},"title":"IMDB Dataset of 50K Movie Reviews | Kaggle","type":"webpage"},"uris":["http://www.mendeley.com/documents/?uuid=825c1ce5-4b51-3255-a3e5-bbdd850d783f"]}],"mendeley":{"formattedCitation":"(IMDB Dataset of 50K Movie Reviews | Kaggle, 2021)","plainTextFormattedCitation":"(IMDB Dataset of 50K Movie Reviews | Kaggle, 2021)","previouslyFormattedCitation":"(IMDB Dataset of 50K Movie Reviews | Kaggle, 2021)"},"properties":{"noteIndex":0},"schema":"https://github.com/citation-style-language/schema/raw/master/csl-citation.json"}</w:instrText>
      </w:r>
      <w:r w:rsidR="00F84AFE" w:rsidRPr="0043796F">
        <w:rPr>
          <w:sz w:val="23"/>
          <w:szCs w:val="23"/>
        </w:rPr>
        <w:fldChar w:fldCharType="separate"/>
      </w:r>
      <w:r w:rsidR="00F84AFE" w:rsidRPr="0043796F">
        <w:rPr>
          <w:noProof/>
          <w:sz w:val="23"/>
          <w:szCs w:val="23"/>
        </w:rPr>
        <w:t>(IMDB Dataset of 50K Movie Reviews | Kaggle, 2021)</w:t>
      </w:r>
      <w:r w:rsidR="00F84AFE" w:rsidRPr="0043796F">
        <w:rPr>
          <w:sz w:val="23"/>
          <w:szCs w:val="23"/>
        </w:rPr>
        <w:fldChar w:fldCharType="end"/>
      </w:r>
    </w:p>
    <w:p w14:paraId="58A3C933" w14:textId="77777777" w:rsidR="005245A0" w:rsidRPr="0043796F" w:rsidRDefault="005245A0" w:rsidP="005245A0">
      <w:pPr>
        <w:jc w:val="both"/>
        <w:rPr>
          <w:lang w:val="en-GB"/>
        </w:rPr>
      </w:pPr>
    </w:p>
    <w:tbl>
      <w:tblPr>
        <w:tblStyle w:val="TableGrid"/>
        <w:tblW w:w="0" w:type="auto"/>
        <w:tblLook w:val="04A0" w:firstRow="1" w:lastRow="0" w:firstColumn="1" w:lastColumn="0" w:noHBand="0" w:noVBand="1"/>
      </w:tblPr>
      <w:tblGrid>
        <w:gridCol w:w="4505"/>
        <w:gridCol w:w="4505"/>
      </w:tblGrid>
      <w:tr w:rsidR="007C04A3" w:rsidRPr="0043796F" w14:paraId="0CADC106" w14:textId="77777777" w:rsidTr="007C04A3">
        <w:tc>
          <w:tcPr>
            <w:tcW w:w="4505" w:type="dxa"/>
          </w:tcPr>
          <w:p w14:paraId="14D26056" w14:textId="45AECB0A" w:rsidR="007C04A3" w:rsidRPr="0043796F" w:rsidRDefault="007C04A3" w:rsidP="005245A0">
            <w:pPr>
              <w:spacing w:line="360" w:lineRule="auto"/>
              <w:jc w:val="both"/>
              <w:rPr>
                <w:lang w:val="en-US"/>
              </w:rPr>
            </w:pPr>
            <w:r w:rsidRPr="0043796F">
              <w:rPr>
                <w:rFonts w:eastAsiaTheme="minorHAnsi"/>
                <w:color w:val="000000"/>
                <w:sz w:val="23"/>
                <w:szCs w:val="23"/>
                <w:lang w:val="en-GB" w:eastAsia="en-US"/>
              </w:rPr>
              <w:t>Variable</w:t>
            </w:r>
          </w:p>
        </w:tc>
        <w:tc>
          <w:tcPr>
            <w:tcW w:w="4505" w:type="dxa"/>
          </w:tcPr>
          <w:p w14:paraId="65C68A1F" w14:textId="3CB89FD6" w:rsidR="007C04A3" w:rsidRPr="0043796F" w:rsidRDefault="007C04A3" w:rsidP="005245A0">
            <w:pPr>
              <w:spacing w:line="360" w:lineRule="auto"/>
              <w:jc w:val="both"/>
              <w:rPr>
                <w:lang w:val="en-US"/>
              </w:rPr>
            </w:pPr>
            <w:r w:rsidRPr="0043796F">
              <w:rPr>
                <w:rFonts w:eastAsiaTheme="minorHAnsi"/>
                <w:color w:val="000000"/>
                <w:sz w:val="23"/>
                <w:szCs w:val="23"/>
                <w:lang w:val="en-GB" w:eastAsia="en-US"/>
              </w:rPr>
              <w:t>Definition</w:t>
            </w:r>
          </w:p>
        </w:tc>
      </w:tr>
      <w:tr w:rsidR="007C04A3" w:rsidRPr="0043796F" w14:paraId="38D9277D" w14:textId="77777777" w:rsidTr="007C04A3">
        <w:tc>
          <w:tcPr>
            <w:tcW w:w="4505" w:type="dxa"/>
          </w:tcPr>
          <w:p w14:paraId="00D2BD07" w14:textId="40CBC926" w:rsidR="007C04A3" w:rsidRPr="0043796F" w:rsidRDefault="00772FE0" w:rsidP="005245A0">
            <w:pPr>
              <w:spacing w:line="360" w:lineRule="auto"/>
              <w:jc w:val="both"/>
              <w:rPr>
                <w:lang w:val="en-US"/>
              </w:rPr>
            </w:pPr>
            <w:r w:rsidRPr="0043796F">
              <w:rPr>
                <w:lang w:val="en-US"/>
              </w:rPr>
              <w:t>Review</w:t>
            </w:r>
          </w:p>
        </w:tc>
        <w:tc>
          <w:tcPr>
            <w:tcW w:w="4505" w:type="dxa"/>
          </w:tcPr>
          <w:p w14:paraId="2FAA71B6" w14:textId="6BB196D9" w:rsidR="007C04A3" w:rsidRPr="0043796F" w:rsidRDefault="00772FE0" w:rsidP="005245A0">
            <w:pPr>
              <w:spacing w:line="360" w:lineRule="auto"/>
              <w:jc w:val="both"/>
              <w:rPr>
                <w:lang w:val="en-US"/>
              </w:rPr>
            </w:pPr>
            <w:r w:rsidRPr="0043796F">
              <w:rPr>
                <w:lang w:val="en-US"/>
              </w:rPr>
              <w:t>User’s review statements are given as review column.</w:t>
            </w:r>
          </w:p>
        </w:tc>
      </w:tr>
      <w:tr w:rsidR="00DD02DB" w:rsidRPr="0043796F" w14:paraId="728400A8" w14:textId="77777777" w:rsidTr="007C04A3">
        <w:tc>
          <w:tcPr>
            <w:tcW w:w="4505" w:type="dxa"/>
          </w:tcPr>
          <w:p w14:paraId="7F5D9125" w14:textId="294FD11C" w:rsidR="00DD02DB" w:rsidRPr="0043796F" w:rsidRDefault="00772FE0" w:rsidP="005245A0">
            <w:pPr>
              <w:spacing w:line="360" w:lineRule="auto"/>
              <w:jc w:val="both"/>
              <w:rPr>
                <w:lang w:val="en-US"/>
              </w:rPr>
            </w:pPr>
            <w:r w:rsidRPr="0043796F">
              <w:rPr>
                <w:lang w:val="en-US"/>
              </w:rPr>
              <w:t>Sentiment</w:t>
            </w:r>
          </w:p>
        </w:tc>
        <w:tc>
          <w:tcPr>
            <w:tcW w:w="4505" w:type="dxa"/>
          </w:tcPr>
          <w:p w14:paraId="439627DC" w14:textId="4C7B5834" w:rsidR="00DD02DB" w:rsidRPr="0043796F" w:rsidRDefault="008F3705" w:rsidP="00C14C59">
            <w:pPr>
              <w:spacing w:line="360" w:lineRule="auto"/>
              <w:rPr>
                <w:lang w:val="en-US"/>
              </w:rPr>
            </w:pPr>
            <w:r w:rsidRPr="0043796F">
              <w:rPr>
                <w:lang w:val="en-US"/>
              </w:rPr>
              <w:t>Classification of sentiment, i.e. positive</w:t>
            </w:r>
            <w:r w:rsidR="00C14C59" w:rsidRPr="0043796F">
              <w:rPr>
                <w:lang w:val="en-US"/>
              </w:rPr>
              <w:t xml:space="preserve">, </w:t>
            </w:r>
            <w:r w:rsidRPr="0043796F">
              <w:rPr>
                <w:lang w:val="en-US"/>
              </w:rPr>
              <w:t>negative</w:t>
            </w:r>
          </w:p>
        </w:tc>
      </w:tr>
    </w:tbl>
    <w:p w14:paraId="38253F7E" w14:textId="380CB581" w:rsidR="00874FEE" w:rsidRDefault="004D4EC3" w:rsidP="004D4EC3">
      <w:pPr>
        <w:spacing w:line="360" w:lineRule="auto"/>
        <w:jc w:val="center"/>
        <w:rPr>
          <w:lang w:val="en-US"/>
        </w:rPr>
      </w:pPr>
      <w:r w:rsidRPr="0043796F">
        <w:rPr>
          <w:lang w:val="en-US"/>
        </w:rPr>
        <w:t>Table1: Dataset columns overview</w:t>
      </w:r>
    </w:p>
    <w:p w14:paraId="5A9BE0A4" w14:textId="77777777" w:rsidR="00762CD6" w:rsidRPr="0043796F" w:rsidRDefault="00762CD6" w:rsidP="004D4EC3">
      <w:pPr>
        <w:spacing w:line="360" w:lineRule="auto"/>
        <w:jc w:val="center"/>
        <w:rPr>
          <w:lang w:val="en-US"/>
        </w:rPr>
      </w:pPr>
    </w:p>
    <w:p w14:paraId="37FD47EB" w14:textId="167915E5" w:rsidR="00F75BC9" w:rsidRPr="0043796F" w:rsidRDefault="00F75BC9" w:rsidP="00F75BC9">
      <w:pPr>
        <w:pStyle w:val="Heading1"/>
        <w:ind w:left="0"/>
        <w:jc w:val="both"/>
        <w:rPr>
          <w:rFonts w:cs="Times New Roman"/>
          <w:sz w:val="24"/>
          <w:szCs w:val="24"/>
        </w:rPr>
      </w:pPr>
      <w:bookmarkStart w:id="11" w:name="_Toc69066190"/>
      <w:r w:rsidRPr="0043796F">
        <w:rPr>
          <w:rFonts w:cs="Times New Roman"/>
          <w:sz w:val="24"/>
          <w:szCs w:val="24"/>
        </w:rPr>
        <w:lastRenderedPageBreak/>
        <w:t>7.</w:t>
      </w:r>
      <w:r w:rsidR="00041A50" w:rsidRPr="0043796F">
        <w:rPr>
          <w:rFonts w:cs="Times New Roman"/>
          <w:sz w:val="24"/>
          <w:szCs w:val="24"/>
        </w:rPr>
        <w:t>2</w:t>
      </w:r>
      <w:r w:rsidRPr="0043796F">
        <w:rPr>
          <w:rFonts w:cs="Times New Roman"/>
          <w:sz w:val="24"/>
          <w:szCs w:val="24"/>
        </w:rPr>
        <w:t xml:space="preserve"> </w:t>
      </w:r>
      <w:r w:rsidR="00D13C00" w:rsidRPr="0043796F">
        <w:rPr>
          <w:rFonts w:cs="Times New Roman"/>
          <w:sz w:val="24"/>
          <w:szCs w:val="24"/>
        </w:rPr>
        <w:t>Text</w:t>
      </w:r>
      <w:r w:rsidRPr="0043796F">
        <w:rPr>
          <w:rFonts w:cs="Times New Roman"/>
          <w:sz w:val="24"/>
          <w:szCs w:val="24"/>
        </w:rPr>
        <w:t xml:space="preserve"> Pre-Processing</w:t>
      </w:r>
      <w:bookmarkEnd w:id="11"/>
    </w:p>
    <w:p w14:paraId="3E49B660" w14:textId="77777777" w:rsidR="0026273D" w:rsidRPr="0043796F" w:rsidRDefault="0026273D" w:rsidP="0026273D">
      <w:pPr>
        <w:rPr>
          <w:lang w:val="en-GB"/>
        </w:rPr>
      </w:pPr>
    </w:p>
    <w:p w14:paraId="4AAEA140" w14:textId="77777777" w:rsidR="00FA39FB" w:rsidRPr="0043796F" w:rsidRDefault="00FA39FB" w:rsidP="00FA39FB">
      <w:pPr>
        <w:rPr>
          <w:lang w:val="en-GB"/>
        </w:rPr>
      </w:pPr>
      <w:r w:rsidRPr="0043796F">
        <w:rPr>
          <w:lang w:val="en-GB"/>
        </w:rPr>
        <w:t xml:space="preserve">Exploratory Data Analysis (EDA) is an approach which seeks to explore the most important and often hidden patterns in a data set by using a stepwise approach as below. </w:t>
      </w:r>
    </w:p>
    <w:p w14:paraId="6B776051" w14:textId="07A56C82"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 xml:space="preserve">Remove </w:t>
      </w:r>
      <w:r w:rsidR="00085F55" w:rsidRPr="0043796F">
        <w:rPr>
          <w:lang w:val="en-GB"/>
        </w:rPr>
        <w:t>BR</w:t>
      </w:r>
      <w:r w:rsidRPr="0043796F">
        <w:rPr>
          <w:lang w:val="en-GB"/>
        </w:rPr>
        <w:t xml:space="preserve"> tags</w:t>
      </w:r>
    </w:p>
    <w:p w14:paraId="5DB702A7" w14:textId="7CCA1EFF"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Remove all single characters</w:t>
      </w:r>
    </w:p>
    <w:p w14:paraId="50EDAAFE" w14:textId="2D947F68"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Substituting multiple spaces with single space</w:t>
      </w:r>
    </w:p>
    <w:p w14:paraId="48C5A272" w14:textId="55E3D6BF"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Remove links</w:t>
      </w:r>
    </w:p>
    <w:p w14:paraId="60F5D6E3" w14:textId="73B21310"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Remove words containing numbers</w:t>
      </w:r>
    </w:p>
    <w:p w14:paraId="5241BCBF" w14:textId="31FB02B9"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Converting to lowercase</w:t>
      </w:r>
    </w:p>
    <w:p w14:paraId="3EF2D603" w14:textId="51613403" w:rsidR="0010521F" w:rsidRPr="0043796F" w:rsidRDefault="0010521F" w:rsidP="0010521F">
      <w:pPr>
        <w:numPr>
          <w:ilvl w:val="0"/>
          <w:numId w:val="12"/>
        </w:numPr>
        <w:shd w:val="clear" w:color="auto" w:fill="FFFFFF"/>
        <w:spacing w:before="100" w:beforeAutospacing="1" w:after="100" w:afterAutospacing="1"/>
        <w:rPr>
          <w:lang w:val="en-GB"/>
        </w:rPr>
      </w:pPr>
      <w:r w:rsidRPr="0043796F">
        <w:rPr>
          <w:lang w:val="en-GB"/>
        </w:rPr>
        <w:t>Lemmatization</w:t>
      </w:r>
    </w:p>
    <w:p w14:paraId="19153F2B" w14:textId="19FD3D2F" w:rsidR="00466739" w:rsidRPr="0043796F" w:rsidRDefault="00466739" w:rsidP="0010521F">
      <w:pPr>
        <w:numPr>
          <w:ilvl w:val="0"/>
          <w:numId w:val="12"/>
        </w:numPr>
        <w:shd w:val="clear" w:color="auto" w:fill="FFFFFF"/>
        <w:spacing w:before="100" w:beforeAutospacing="1" w:after="100" w:afterAutospacing="1"/>
        <w:rPr>
          <w:lang w:val="en-GB"/>
        </w:rPr>
      </w:pPr>
      <w:r w:rsidRPr="0043796F">
        <w:rPr>
          <w:lang w:val="en-GB"/>
        </w:rPr>
        <w:t>Feature Extraction</w:t>
      </w:r>
      <w:r w:rsidR="00CB2ACC" w:rsidRPr="0043796F">
        <w:rPr>
          <w:lang w:val="en-GB"/>
        </w:rPr>
        <w:t>s</w:t>
      </w:r>
      <w:r w:rsidRPr="0043796F">
        <w:rPr>
          <w:lang w:val="en-GB"/>
        </w:rPr>
        <w:t xml:space="preserve"> using TF-IDF, Word2Vec and BERT Embeddings</w:t>
      </w:r>
    </w:p>
    <w:p w14:paraId="3B714584" w14:textId="77777777" w:rsidR="0036299E" w:rsidRPr="0043796F" w:rsidRDefault="0036299E" w:rsidP="0036299E">
      <w:pPr>
        <w:pStyle w:val="ListParagraph"/>
        <w:rPr>
          <w:rFonts w:ascii="Times New Roman" w:hAnsi="Times New Roman" w:cs="Times New Roman"/>
        </w:rPr>
      </w:pPr>
    </w:p>
    <w:p w14:paraId="0DF43298" w14:textId="793E4F0D" w:rsidR="00AA247A" w:rsidRPr="0043796F" w:rsidRDefault="00AA247A" w:rsidP="00AA247A">
      <w:pPr>
        <w:pStyle w:val="Heading1"/>
        <w:ind w:left="0"/>
        <w:jc w:val="both"/>
        <w:rPr>
          <w:rFonts w:cs="Times New Roman"/>
          <w:sz w:val="24"/>
          <w:szCs w:val="24"/>
        </w:rPr>
      </w:pPr>
      <w:bookmarkStart w:id="12" w:name="_Toc69066191"/>
      <w:r w:rsidRPr="0043796F">
        <w:rPr>
          <w:rFonts w:cs="Times New Roman"/>
          <w:sz w:val="24"/>
          <w:szCs w:val="24"/>
        </w:rPr>
        <w:t>7.</w:t>
      </w:r>
      <w:r w:rsidR="006A42C7" w:rsidRPr="0043796F">
        <w:rPr>
          <w:rFonts w:cs="Times New Roman"/>
          <w:sz w:val="24"/>
          <w:szCs w:val="24"/>
        </w:rPr>
        <w:t>3</w:t>
      </w:r>
      <w:r w:rsidRPr="0043796F">
        <w:rPr>
          <w:rFonts w:cs="Times New Roman"/>
          <w:sz w:val="24"/>
          <w:szCs w:val="24"/>
        </w:rPr>
        <w:t xml:space="preserve"> Model Building</w:t>
      </w:r>
      <w:bookmarkEnd w:id="12"/>
    </w:p>
    <w:p w14:paraId="545F5FFA" w14:textId="77777777" w:rsidR="0036299E" w:rsidRPr="0043796F" w:rsidRDefault="0036299E" w:rsidP="00FA39FB">
      <w:pPr>
        <w:rPr>
          <w:lang w:val="en-GB"/>
        </w:rPr>
      </w:pPr>
    </w:p>
    <w:p w14:paraId="38D18FFF" w14:textId="5A8E0E57" w:rsidR="009F1DB9" w:rsidRPr="0043796F" w:rsidRDefault="00EA7755" w:rsidP="00F86A65">
      <w:pPr>
        <w:pStyle w:val="Default"/>
        <w:spacing w:after="162"/>
        <w:rPr>
          <w:sz w:val="23"/>
          <w:szCs w:val="23"/>
        </w:rPr>
      </w:pPr>
      <w:r w:rsidRPr="0043796F">
        <w:rPr>
          <w:sz w:val="23"/>
          <w:szCs w:val="23"/>
        </w:rPr>
        <w:t>We have divided the dataset</w:t>
      </w:r>
      <w:r w:rsidR="009F4ADF" w:rsidRPr="0043796F">
        <w:rPr>
          <w:sz w:val="23"/>
          <w:szCs w:val="23"/>
        </w:rPr>
        <w:t xml:space="preserve"> with 80:20 ratio where 80% data will be considered as training data and 20% will be treated as test dataset (hidden). </w:t>
      </w:r>
    </w:p>
    <w:p w14:paraId="4F40C3EB" w14:textId="28CFDC90" w:rsidR="009F1DB9" w:rsidRPr="0043796F" w:rsidRDefault="0095033A" w:rsidP="00F86A65">
      <w:pPr>
        <w:pStyle w:val="Default"/>
        <w:spacing w:after="162"/>
        <w:rPr>
          <w:sz w:val="23"/>
          <w:szCs w:val="23"/>
        </w:rPr>
      </w:pPr>
      <w:r w:rsidRPr="0043796F">
        <w:rPr>
          <w:sz w:val="23"/>
          <w:szCs w:val="23"/>
        </w:rPr>
        <w:t>The dataset we have chosen has target values as positive or negative only hence it’s a binary classification</w:t>
      </w:r>
      <w:r w:rsidR="00D31C1E" w:rsidRPr="0043796F">
        <w:rPr>
          <w:sz w:val="23"/>
          <w:szCs w:val="23"/>
        </w:rPr>
        <w:t xml:space="preserve"> problem.</w:t>
      </w:r>
      <w:r w:rsidR="00A50B4C" w:rsidRPr="0043796F">
        <w:rPr>
          <w:sz w:val="23"/>
          <w:szCs w:val="23"/>
        </w:rPr>
        <w:t xml:space="preserve"> </w:t>
      </w:r>
      <w:r w:rsidR="00BC0566" w:rsidRPr="0043796F">
        <w:rPr>
          <w:sz w:val="23"/>
          <w:szCs w:val="23"/>
        </w:rPr>
        <w:t>So,</w:t>
      </w:r>
      <w:r w:rsidR="00A50B4C" w:rsidRPr="0043796F">
        <w:rPr>
          <w:sz w:val="23"/>
          <w:szCs w:val="23"/>
        </w:rPr>
        <w:t xml:space="preserve"> we can apply following models on it with different embeddings and compare their performances later</w:t>
      </w:r>
    </w:p>
    <w:p w14:paraId="778CB396" w14:textId="6C5E2559" w:rsidR="007F5DC1" w:rsidRPr="0043796F" w:rsidRDefault="006B6CAF" w:rsidP="006B6CAF">
      <w:pPr>
        <w:pStyle w:val="Default"/>
        <w:numPr>
          <w:ilvl w:val="0"/>
          <w:numId w:val="11"/>
        </w:numPr>
        <w:spacing w:after="162"/>
        <w:rPr>
          <w:sz w:val="23"/>
          <w:szCs w:val="23"/>
        </w:rPr>
      </w:pPr>
      <w:r w:rsidRPr="0043796F">
        <w:rPr>
          <w:sz w:val="23"/>
          <w:szCs w:val="23"/>
        </w:rPr>
        <w:t>Logistic Regression</w:t>
      </w:r>
    </w:p>
    <w:p w14:paraId="72CBC67C" w14:textId="78614778" w:rsidR="006B6CAF" w:rsidRPr="0043796F" w:rsidRDefault="006B6CAF" w:rsidP="006B6CAF">
      <w:pPr>
        <w:pStyle w:val="Default"/>
        <w:numPr>
          <w:ilvl w:val="0"/>
          <w:numId w:val="11"/>
        </w:numPr>
        <w:spacing w:after="162"/>
        <w:rPr>
          <w:sz w:val="23"/>
          <w:szCs w:val="23"/>
        </w:rPr>
      </w:pPr>
      <w:r w:rsidRPr="0043796F">
        <w:rPr>
          <w:sz w:val="23"/>
          <w:szCs w:val="23"/>
        </w:rPr>
        <w:t>SVM</w:t>
      </w:r>
    </w:p>
    <w:p w14:paraId="46FFC9B8" w14:textId="01DB066E" w:rsidR="006B6CAF" w:rsidRPr="0043796F" w:rsidRDefault="006B6CAF" w:rsidP="006B6CAF">
      <w:pPr>
        <w:pStyle w:val="Default"/>
        <w:numPr>
          <w:ilvl w:val="0"/>
          <w:numId w:val="11"/>
        </w:numPr>
        <w:spacing w:after="162"/>
        <w:rPr>
          <w:sz w:val="23"/>
          <w:szCs w:val="23"/>
        </w:rPr>
      </w:pPr>
      <w:r w:rsidRPr="0043796F">
        <w:rPr>
          <w:sz w:val="23"/>
          <w:szCs w:val="23"/>
        </w:rPr>
        <w:t>XGBoost</w:t>
      </w:r>
    </w:p>
    <w:p w14:paraId="4A924C34" w14:textId="475F947A" w:rsidR="006B6CAF" w:rsidRPr="0043796F" w:rsidRDefault="006B6CAF" w:rsidP="006B6CAF">
      <w:pPr>
        <w:pStyle w:val="Default"/>
        <w:numPr>
          <w:ilvl w:val="0"/>
          <w:numId w:val="11"/>
        </w:numPr>
        <w:spacing w:after="162"/>
        <w:rPr>
          <w:sz w:val="23"/>
          <w:szCs w:val="23"/>
        </w:rPr>
      </w:pPr>
      <w:r w:rsidRPr="0043796F">
        <w:rPr>
          <w:sz w:val="23"/>
          <w:szCs w:val="23"/>
        </w:rPr>
        <w:t>Random</w:t>
      </w:r>
      <w:r w:rsidR="004C4239" w:rsidRPr="0043796F">
        <w:rPr>
          <w:sz w:val="23"/>
          <w:szCs w:val="23"/>
        </w:rPr>
        <w:t xml:space="preserve"> </w:t>
      </w:r>
      <w:r w:rsidRPr="0043796F">
        <w:rPr>
          <w:sz w:val="23"/>
          <w:szCs w:val="23"/>
        </w:rPr>
        <w:t>Forrest</w:t>
      </w:r>
    </w:p>
    <w:p w14:paraId="283608A3" w14:textId="13E04518" w:rsidR="006B6CAF" w:rsidRPr="0043796F" w:rsidRDefault="006B6CAF" w:rsidP="006B6CAF">
      <w:pPr>
        <w:pStyle w:val="Default"/>
        <w:numPr>
          <w:ilvl w:val="0"/>
          <w:numId w:val="11"/>
        </w:numPr>
        <w:spacing w:after="162"/>
        <w:rPr>
          <w:sz w:val="23"/>
          <w:szCs w:val="23"/>
        </w:rPr>
      </w:pPr>
      <w:r w:rsidRPr="0043796F">
        <w:rPr>
          <w:sz w:val="23"/>
          <w:szCs w:val="23"/>
        </w:rPr>
        <w:t>BERT</w:t>
      </w:r>
    </w:p>
    <w:p w14:paraId="52FB840D" w14:textId="2EC95BF1" w:rsidR="00E762D8" w:rsidRPr="0043796F" w:rsidRDefault="006B6CAF" w:rsidP="006B6CAF">
      <w:pPr>
        <w:pStyle w:val="Default"/>
        <w:spacing w:after="162"/>
        <w:rPr>
          <w:sz w:val="23"/>
          <w:szCs w:val="23"/>
        </w:rPr>
      </w:pPr>
      <w:r w:rsidRPr="0043796F">
        <w:rPr>
          <w:sz w:val="23"/>
          <w:szCs w:val="23"/>
        </w:rPr>
        <w:t xml:space="preserve">These all models we need to apply </w:t>
      </w:r>
      <w:r w:rsidR="00BA5783" w:rsidRPr="0043796F">
        <w:rPr>
          <w:sz w:val="23"/>
          <w:szCs w:val="23"/>
        </w:rPr>
        <w:t>separately with</w:t>
      </w:r>
      <w:r w:rsidRPr="0043796F">
        <w:rPr>
          <w:sz w:val="23"/>
          <w:szCs w:val="23"/>
        </w:rPr>
        <w:t xml:space="preserve"> TF-IDF</w:t>
      </w:r>
      <w:r w:rsidR="00BA5783" w:rsidRPr="0043796F">
        <w:rPr>
          <w:sz w:val="23"/>
          <w:szCs w:val="23"/>
        </w:rPr>
        <w:t>, Word2Vec</w:t>
      </w:r>
      <w:r w:rsidR="001044B9" w:rsidRPr="0043796F">
        <w:rPr>
          <w:sz w:val="23"/>
          <w:szCs w:val="23"/>
        </w:rPr>
        <w:t xml:space="preserve"> Embeddings</w:t>
      </w:r>
      <w:r w:rsidR="00BA5783" w:rsidRPr="0043796F">
        <w:rPr>
          <w:sz w:val="23"/>
          <w:szCs w:val="23"/>
        </w:rPr>
        <w:t xml:space="preserve"> and BERT </w:t>
      </w:r>
      <w:r w:rsidR="000168AF" w:rsidRPr="0043796F">
        <w:rPr>
          <w:sz w:val="23"/>
          <w:szCs w:val="23"/>
        </w:rPr>
        <w:t>E</w:t>
      </w:r>
      <w:r w:rsidR="00BA5783" w:rsidRPr="0043796F">
        <w:rPr>
          <w:sz w:val="23"/>
          <w:szCs w:val="23"/>
        </w:rPr>
        <w:t>mbeddings</w:t>
      </w:r>
      <w:r w:rsidR="002273F0" w:rsidRPr="0043796F">
        <w:rPr>
          <w:sz w:val="23"/>
          <w:szCs w:val="23"/>
        </w:rPr>
        <w:t>.  Below is a brief summary around these methods.</w:t>
      </w:r>
    </w:p>
    <w:p w14:paraId="30FB3211" w14:textId="31A53F73" w:rsidR="00386BAE" w:rsidRPr="0043796F" w:rsidRDefault="00386BAE" w:rsidP="00386BAE">
      <w:pPr>
        <w:spacing w:after="240"/>
        <w:rPr>
          <w:b/>
          <w:bCs/>
          <w:sz w:val="21"/>
          <w:szCs w:val="21"/>
        </w:rPr>
      </w:pPr>
      <w:r w:rsidRPr="0043796F">
        <w:rPr>
          <w:b/>
          <w:bCs/>
          <w:sz w:val="21"/>
          <w:szCs w:val="21"/>
        </w:rPr>
        <w:t>TF-IDF:</w:t>
      </w:r>
    </w:p>
    <w:p w14:paraId="3DC41119" w14:textId="3B511764" w:rsidR="00386BAE" w:rsidRPr="0043796F" w:rsidRDefault="00386BAE" w:rsidP="00386BAE">
      <w:pPr>
        <w:spacing w:after="240"/>
        <w:rPr>
          <w:sz w:val="21"/>
          <w:szCs w:val="21"/>
        </w:rPr>
      </w:pPr>
      <w:r w:rsidRPr="0043796F">
        <w:rPr>
          <w:sz w:val="21"/>
          <w:szCs w:val="21"/>
        </w:rPr>
        <w:t>This is another method which is based on the frequency method but it is different to the bag-of-words approach in the sense that it takes into account not just the occurrence of a word in a single document (or tweet) but in the entire corpus.</w:t>
      </w:r>
    </w:p>
    <w:p w14:paraId="25D0D06A" w14:textId="2AFA999E" w:rsidR="00386BAE" w:rsidRPr="0043796F" w:rsidRDefault="00386BAE" w:rsidP="00386BAE">
      <w:pPr>
        <w:spacing w:after="240"/>
        <w:rPr>
          <w:sz w:val="21"/>
          <w:szCs w:val="21"/>
        </w:rPr>
      </w:pPr>
      <w:r w:rsidRPr="0043796F">
        <w:rPr>
          <w:sz w:val="21"/>
          <w:szCs w:val="21"/>
        </w:rPr>
        <w:t>TF-IDF works by penalising the common words by assigning them lower weights while giving importance to words which are rare in the entire corpus but appear in good numbers in few documents.</w:t>
      </w:r>
      <w:r w:rsidR="00900FB8" w:rsidRPr="0043796F">
        <w:rPr>
          <w:sz w:val="21"/>
          <w:szCs w:val="21"/>
        </w:rPr>
        <w:fldChar w:fldCharType="begin" w:fldLock="1"/>
      </w:r>
      <w:r w:rsidR="00900FB8" w:rsidRPr="0043796F">
        <w:rPr>
          <w:sz w:val="21"/>
          <w:szCs w:val="21"/>
        </w:rPr>
        <w:instrText>ADDIN CSL_CITATION {"citationItems":[{"id":"ITEM-1","itemData":{"URL":"https://www.kaggle.com/nitin194/twitter-sentiment-analysis-word2vec-doc2vec","accessed":{"date-parts":[["2021","4","10"]]},"id":"ITEM-1","issued":{"date-parts":[["0"]]},"title":"Twitter Sentiment Analysis - word2vec, doc2vec | Kaggle","type":"webpage"},"uris":["http://www.mendeley.com/documents/?uuid=62a0eb93-1a67-35e5-87c3-3c1679de6a3e"]}],"mendeley":{"formattedCitation":"(Twitter Sentiment Analysis - word2vec, doc2vec | Kaggle, 2021)","plainTextFormattedCitation":"(Twitter Sentiment Analysis - word2vec, doc2vec | Kaggle, 2021)","previouslyFormattedCitation":"(Twitter Sentiment Analysis - word2vec, doc2vec | Kaggle, 2021)"},"properties":{"noteIndex":0},"schema":"https://github.com/citation-style-language/schema/raw/master/csl-citation.json"}</w:instrText>
      </w:r>
      <w:r w:rsidR="00900FB8" w:rsidRPr="0043796F">
        <w:rPr>
          <w:sz w:val="21"/>
          <w:szCs w:val="21"/>
        </w:rPr>
        <w:fldChar w:fldCharType="separate"/>
      </w:r>
      <w:r w:rsidR="00900FB8" w:rsidRPr="0043796F">
        <w:rPr>
          <w:noProof/>
          <w:sz w:val="21"/>
          <w:szCs w:val="21"/>
        </w:rPr>
        <w:t>(Twitter Sentiment Analysis - word2vec, doc2vec | Kaggle, 2021)</w:t>
      </w:r>
      <w:r w:rsidR="00900FB8" w:rsidRPr="0043796F">
        <w:rPr>
          <w:sz w:val="21"/>
          <w:szCs w:val="21"/>
        </w:rPr>
        <w:fldChar w:fldCharType="end"/>
      </w:r>
    </w:p>
    <w:p w14:paraId="56D82E4D" w14:textId="77777777" w:rsidR="00386BAE" w:rsidRPr="0043796F" w:rsidRDefault="00386BAE" w:rsidP="00386BAE">
      <w:pPr>
        <w:spacing w:after="240"/>
        <w:rPr>
          <w:sz w:val="21"/>
          <w:szCs w:val="21"/>
        </w:rPr>
      </w:pPr>
      <w:r w:rsidRPr="0043796F">
        <w:rPr>
          <w:sz w:val="21"/>
          <w:szCs w:val="21"/>
        </w:rPr>
        <w:t>Let’s have a look at the important terms related to TF-IDF:</w:t>
      </w:r>
    </w:p>
    <w:p w14:paraId="3E7517DD" w14:textId="77777777" w:rsidR="00386BAE" w:rsidRPr="0043796F" w:rsidRDefault="00386BAE" w:rsidP="00386BAE">
      <w:pPr>
        <w:numPr>
          <w:ilvl w:val="0"/>
          <w:numId w:val="13"/>
        </w:numPr>
        <w:spacing w:after="180"/>
        <w:ind w:left="1200" w:right="480"/>
        <w:rPr>
          <w:sz w:val="21"/>
          <w:szCs w:val="21"/>
        </w:rPr>
      </w:pPr>
      <w:r w:rsidRPr="0043796F">
        <w:rPr>
          <w:sz w:val="21"/>
          <w:szCs w:val="21"/>
        </w:rPr>
        <w:t>TF = (Number of times term t appears in a document)/(Number of terms in the document)</w:t>
      </w:r>
    </w:p>
    <w:p w14:paraId="2D215599" w14:textId="77777777" w:rsidR="00386BAE" w:rsidRPr="0043796F" w:rsidRDefault="00386BAE" w:rsidP="00386BAE">
      <w:pPr>
        <w:numPr>
          <w:ilvl w:val="0"/>
          <w:numId w:val="13"/>
        </w:numPr>
        <w:spacing w:after="180"/>
        <w:ind w:left="1200" w:right="480"/>
        <w:rPr>
          <w:sz w:val="21"/>
          <w:szCs w:val="21"/>
        </w:rPr>
      </w:pPr>
      <w:r w:rsidRPr="0043796F">
        <w:rPr>
          <w:sz w:val="21"/>
          <w:szCs w:val="21"/>
        </w:rPr>
        <w:t>IDF = log(N/n), where, N is the number of documents and n is the number of documents a term t has appeared in.</w:t>
      </w:r>
    </w:p>
    <w:p w14:paraId="5DD40A72" w14:textId="36452369" w:rsidR="003F1594" w:rsidRPr="0043796F" w:rsidRDefault="00386BAE" w:rsidP="003F1594">
      <w:pPr>
        <w:numPr>
          <w:ilvl w:val="0"/>
          <w:numId w:val="13"/>
        </w:numPr>
        <w:spacing w:after="180"/>
        <w:ind w:left="1200" w:right="480"/>
        <w:rPr>
          <w:sz w:val="21"/>
          <w:szCs w:val="21"/>
        </w:rPr>
      </w:pPr>
      <w:r w:rsidRPr="0043796F">
        <w:rPr>
          <w:sz w:val="21"/>
          <w:szCs w:val="21"/>
        </w:rPr>
        <w:t>TF-IDF = TF*IDF</w:t>
      </w:r>
    </w:p>
    <w:p w14:paraId="156C3263" w14:textId="5819251D" w:rsidR="00F65965" w:rsidRPr="0043796F" w:rsidRDefault="00F65965" w:rsidP="00F65965">
      <w:pPr>
        <w:spacing w:after="180"/>
        <w:ind w:right="480"/>
        <w:rPr>
          <w:sz w:val="21"/>
          <w:szCs w:val="21"/>
        </w:rPr>
      </w:pPr>
    </w:p>
    <w:p w14:paraId="57B1B5F5" w14:textId="712A7A69" w:rsidR="002E69B0" w:rsidRPr="0043796F" w:rsidRDefault="002E69B0" w:rsidP="00F65965">
      <w:pPr>
        <w:spacing w:after="180"/>
        <w:ind w:right="480"/>
        <w:rPr>
          <w:sz w:val="21"/>
          <w:szCs w:val="21"/>
        </w:rPr>
      </w:pPr>
      <w:r w:rsidRPr="0043796F">
        <w:rPr>
          <w:noProof/>
          <w:sz w:val="21"/>
          <w:szCs w:val="21"/>
        </w:rPr>
        <w:drawing>
          <wp:inline distT="0" distB="0" distL="0" distR="0" wp14:anchorId="2E561EC3" wp14:editId="6DEA7C92">
            <wp:extent cx="5727700" cy="17399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1739900"/>
                    </a:xfrm>
                    <a:prstGeom prst="rect">
                      <a:avLst/>
                    </a:prstGeom>
                    <a:effectLst>
                      <a:softEdge rad="0"/>
                    </a:effectLst>
                  </pic:spPr>
                </pic:pic>
              </a:graphicData>
            </a:graphic>
          </wp:inline>
        </w:drawing>
      </w:r>
    </w:p>
    <w:p w14:paraId="05A6F3E7" w14:textId="1CA6FF81" w:rsidR="009C4432" w:rsidRPr="0043796F" w:rsidRDefault="009C4432" w:rsidP="009C4432">
      <w:pPr>
        <w:spacing w:after="180"/>
        <w:ind w:right="480"/>
        <w:jc w:val="center"/>
        <w:rPr>
          <w:sz w:val="21"/>
          <w:szCs w:val="21"/>
        </w:rPr>
      </w:pPr>
      <w:r w:rsidRPr="0043796F">
        <w:rPr>
          <w:sz w:val="21"/>
          <w:szCs w:val="21"/>
        </w:rPr>
        <w:t>Figure</w:t>
      </w:r>
      <w:r w:rsidR="004D4EC3" w:rsidRPr="0043796F">
        <w:rPr>
          <w:sz w:val="21"/>
          <w:szCs w:val="21"/>
        </w:rPr>
        <w:t xml:space="preserve"> 1</w:t>
      </w:r>
      <w:r w:rsidRPr="0043796F">
        <w:rPr>
          <w:sz w:val="21"/>
          <w:szCs w:val="21"/>
        </w:rPr>
        <w:t>: TF-IDF Representation</w:t>
      </w:r>
    </w:p>
    <w:p w14:paraId="0D12338D" w14:textId="7FF5FDC2" w:rsidR="00F65965" w:rsidRPr="0043796F" w:rsidRDefault="007B037D" w:rsidP="007B037D">
      <w:pPr>
        <w:spacing w:after="180"/>
        <w:ind w:right="480"/>
        <w:jc w:val="center"/>
        <w:rPr>
          <w:sz w:val="21"/>
          <w:szCs w:val="21"/>
        </w:rPr>
      </w:pPr>
      <w:r w:rsidRPr="0043796F">
        <w:rPr>
          <w:sz w:val="21"/>
          <w:szCs w:val="21"/>
        </w:rPr>
        <w:fldChar w:fldCharType="begin" w:fldLock="1"/>
      </w:r>
      <w:r w:rsidR="00DA1E22" w:rsidRPr="0043796F">
        <w:rPr>
          <w:sz w:val="21"/>
          <w:szCs w:val="21"/>
        </w:rPr>
        <w:instrText>ADDIN CSL_CITATION {"citationItems":[{"id":"ITEM-1","itemData":{"URL":"https://www.analyticsvidhya.com/blog/2020/02/quick-introduction-bag-of-words-bow-tf-idf/","accessed":{"date-parts":[["2021","4","11"]]},"id":"ITEM-1","issued":{"date-parts":[["0"]]},"title":"BoW Model and TF-IDF For Creating Feature From Text","type":"webpage"},"uris":["http://www.mendeley.com/documents/?uuid=e2003abb-4098-3700-9628-9bffb79b96b0"]}],"mendeley":{"formattedCitation":"(BoW Model and TF-IDF For Creating Feature From Text, 2021)","plainTextFormattedCitation":"(BoW Model and TF-IDF For Creating Feature From Text, 2021)","previouslyFormattedCitation":"(BoW Model and TF-IDF For Creating Feature From Text, 2021)"},"properties":{"noteIndex":0},"schema":"https://github.com/citation-style-language/schema/raw/master/csl-citation.json"}</w:instrText>
      </w:r>
      <w:r w:rsidRPr="0043796F">
        <w:rPr>
          <w:sz w:val="21"/>
          <w:szCs w:val="21"/>
        </w:rPr>
        <w:fldChar w:fldCharType="separate"/>
      </w:r>
      <w:r w:rsidRPr="0043796F">
        <w:rPr>
          <w:noProof/>
          <w:sz w:val="21"/>
          <w:szCs w:val="21"/>
        </w:rPr>
        <w:t>(BoW Model and TF-IDF For Creating Feature From Text, 2021)</w:t>
      </w:r>
      <w:r w:rsidRPr="0043796F">
        <w:rPr>
          <w:sz w:val="21"/>
          <w:szCs w:val="21"/>
        </w:rPr>
        <w:fldChar w:fldCharType="end"/>
      </w:r>
    </w:p>
    <w:p w14:paraId="2F09883F" w14:textId="77777777" w:rsidR="007B037D" w:rsidRPr="0043796F" w:rsidRDefault="007B037D" w:rsidP="006B6CAF">
      <w:pPr>
        <w:pStyle w:val="Default"/>
        <w:spacing w:after="162"/>
        <w:rPr>
          <w:b/>
          <w:bCs/>
          <w:sz w:val="23"/>
          <w:szCs w:val="23"/>
        </w:rPr>
      </w:pPr>
    </w:p>
    <w:p w14:paraId="69B1DBD3" w14:textId="0B4D4981" w:rsidR="002273F0" w:rsidRPr="0043796F" w:rsidRDefault="00386BAE" w:rsidP="006B6CAF">
      <w:pPr>
        <w:pStyle w:val="Default"/>
        <w:spacing w:after="162"/>
        <w:rPr>
          <w:b/>
          <w:bCs/>
          <w:sz w:val="23"/>
          <w:szCs w:val="23"/>
        </w:rPr>
      </w:pPr>
      <w:r w:rsidRPr="0043796F">
        <w:rPr>
          <w:b/>
          <w:bCs/>
          <w:sz w:val="23"/>
          <w:szCs w:val="23"/>
        </w:rPr>
        <w:t>Word2Vec</w:t>
      </w:r>
      <w:r w:rsidR="0019334E" w:rsidRPr="0043796F">
        <w:rPr>
          <w:b/>
          <w:bCs/>
          <w:sz w:val="23"/>
          <w:szCs w:val="23"/>
        </w:rPr>
        <w:t xml:space="preserve"> Embeddings</w:t>
      </w:r>
      <w:r w:rsidRPr="0043796F">
        <w:rPr>
          <w:b/>
          <w:bCs/>
          <w:sz w:val="23"/>
          <w:szCs w:val="23"/>
        </w:rPr>
        <w:t>:</w:t>
      </w:r>
    </w:p>
    <w:p w14:paraId="76E56552" w14:textId="6B0A2F46" w:rsidR="00386BAE" w:rsidRPr="0043796F" w:rsidRDefault="00386BAE" w:rsidP="00386BAE">
      <w:pPr>
        <w:rPr>
          <w:shd w:val="clear" w:color="auto" w:fill="FFFFFF"/>
        </w:rPr>
      </w:pPr>
      <w:r w:rsidRPr="0043796F">
        <w:rPr>
          <w:shd w:val="clear" w:color="auto" w:fill="FFFFFF"/>
        </w:rPr>
        <w:t>Word embeddings are the modern way of representing words as vectors. The objective of word embeddings is to redefine the high dimensional word features into low dimensional feature vectors by preserving the contextual similarity in the corpus. They are able to achieve tasks like </w:t>
      </w:r>
      <w:r w:rsidRPr="0043796F">
        <w:rPr>
          <w:rStyle w:val="Strong"/>
          <w:b w:val="0"/>
          <w:bCs w:val="0"/>
          <w:shd w:val="clear" w:color="auto" w:fill="FFFFFF"/>
        </w:rPr>
        <w:t>Kin</w:t>
      </w:r>
      <w:r w:rsidR="005C12DA" w:rsidRPr="0043796F">
        <w:rPr>
          <w:rStyle w:val="Strong"/>
          <w:b w:val="0"/>
          <w:bCs w:val="0"/>
          <w:shd w:val="clear" w:color="auto" w:fill="FFFFFF"/>
        </w:rPr>
        <w:t>g</w:t>
      </w:r>
      <w:r w:rsidRPr="0043796F">
        <w:rPr>
          <w:rStyle w:val="Strong"/>
          <w:b w:val="0"/>
          <w:bCs w:val="0"/>
          <w:shd w:val="clear" w:color="auto" w:fill="FFFFFF"/>
        </w:rPr>
        <w:t>-man +</w:t>
      </w:r>
      <w:r w:rsidR="008558CD" w:rsidRPr="0043796F">
        <w:rPr>
          <w:rStyle w:val="Strong"/>
          <w:b w:val="0"/>
          <w:bCs w:val="0"/>
          <w:shd w:val="clear" w:color="auto" w:fill="FFFFFF"/>
        </w:rPr>
        <w:t xml:space="preserve"> </w:t>
      </w:r>
      <w:r w:rsidRPr="0043796F">
        <w:rPr>
          <w:rStyle w:val="Strong"/>
          <w:b w:val="0"/>
          <w:bCs w:val="0"/>
          <w:shd w:val="clear" w:color="auto" w:fill="FFFFFF"/>
        </w:rPr>
        <w:t>woman = Queen</w:t>
      </w:r>
      <w:r w:rsidRPr="0043796F">
        <w:rPr>
          <w:shd w:val="clear" w:color="auto" w:fill="FFFFFF"/>
        </w:rPr>
        <w:t>, which is mind-blowing.</w:t>
      </w:r>
      <w:r w:rsidR="00900FB8" w:rsidRPr="0043796F">
        <w:rPr>
          <w:shd w:val="clear" w:color="auto" w:fill="FFFFFF"/>
        </w:rPr>
        <w:fldChar w:fldCharType="begin" w:fldLock="1"/>
      </w:r>
      <w:r w:rsidR="009753E3" w:rsidRPr="0043796F">
        <w:rPr>
          <w:shd w:val="clear" w:color="auto" w:fill="FFFFFF"/>
        </w:rPr>
        <w:instrText>ADDIN CSL_CITATION {"citationItems":[{"id":"ITEM-1","itemData":{"URL":"https://www.kaggle.com/nitin194/twitter-sentiment-analysis-word2vec-doc2vec","accessed":{"date-parts":[["2021","4","10"]]},"id":"ITEM-1","issued":{"date-parts":[["0"]]},"title":"Twitter Sentiment Analysis - word2vec, doc2vec | Kaggle","type":"webpage"},"uris":["http://www.mendeley.com/documents/?uuid=62a0eb93-1a67-35e5-87c3-3c1679de6a3e"]}],"mendeley":{"formattedCitation":"(Twitter Sentiment Analysis - word2vec, doc2vec | Kaggle, 2021)","plainTextFormattedCitation":"(Twitter Sentiment Analysis - word2vec, doc2vec | Kaggle, 2021)","previouslyFormattedCitation":"(Twitter Sentiment Analysis - word2vec, doc2vec | Kaggle, 2021)"},"properties":{"noteIndex":0},"schema":"https://github.com/citation-style-language/schema/raw/master/csl-citation.json"}</w:instrText>
      </w:r>
      <w:r w:rsidR="00900FB8" w:rsidRPr="0043796F">
        <w:rPr>
          <w:shd w:val="clear" w:color="auto" w:fill="FFFFFF"/>
        </w:rPr>
        <w:fldChar w:fldCharType="separate"/>
      </w:r>
      <w:r w:rsidR="00900FB8" w:rsidRPr="0043796F">
        <w:rPr>
          <w:noProof/>
          <w:shd w:val="clear" w:color="auto" w:fill="FFFFFF"/>
        </w:rPr>
        <w:t>(Twitter Sentiment Analysis - word2vec, doc2vec | Kaggle, 2021)</w:t>
      </w:r>
      <w:r w:rsidR="00900FB8" w:rsidRPr="0043796F">
        <w:rPr>
          <w:shd w:val="clear" w:color="auto" w:fill="FFFFFF"/>
        </w:rPr>
        <w:fldChar w:fldCharType="end"/>
      </w:r>
    </w:p>
    <w:p w14:paraId="35E92E8C" w14:textId="4DAB9231" w:rsidR="00386BAE" w:rsidRPr="0043796F" w:rsidRDefault="00386BAE" w:rsidP="00386BAE">
      <w:pPr>
        <w:rPr>
          <w:shd w:val="clear" w:color="auto" w:fill="FFFFFF"/>
        </w:rPr>
      </w:pPr>
    </w:p>
    <w:p w14:paraId="46E0097D" w14:textId="77777777" w:rsidR="00386BAE" w:rsidRPr="0043796F" w:rsidRDefault="00386BAE" w:rsidP="00386BAE">
      <w:pPr>
        <w:spacing w:after="240"/>
      </w:pPr>
      <w:r w:rsidRPr="0043796F">
        <w:t>The advantages of using word embeddings over BOW or TF-IDF are:</w:t>
      </w:r>
    </w:p>
    <w:p w14:paraId="1BD8D874" w14:textId="77777777" w:rsidR="00386BAE" w:rsidRPr="0043796F" w:rsidRDefault="00386BAE" w:rsidP="00386BAE">
      <w:pPr>
        <w:numPr>
          <w:ilvl w:val="0"/>
          <w:numId w:val="14"/>
        </w:numPr>
        <w:spacing w:after="180"/>
        <w:ind w:left="1200" w:right="480"/>
      </w:pPr>
      <w:r w:rsidRPr="0043796F">
        <w:t>Dimensionality reduction - significant reduction in the no. of features required to build a model.</w:t>
      </w:r>
    </w:p>
    <w:p w14:paraId="4A1439C4" w14:textId="4B0228FB" w:rsidR="00386BAE" w:rsidRPr="0043796F" w:rsidRDefault="00386BAE" w:rsidP="00386BAE">
      <w:pPr>
        <w:numPr>
          <w:ilvl w:val="0"/>
          <w:numId w:val="14"/>
        </w:numPr>
        <w:spacing w:after="180"/>
        <w:ind w:left="1200" w:right="480"/>
      </w:pPr>
      <w:r w:rsidRPr="0043796F">
        <w:t>It capture meanings of the words, semantic relationships and the different types of contexts they are used in.</w:t>
      </w:r>
    </w:p>
    <w:p w14:paraId="253BF61F" w14:textId="77777777" w:rsidR="007D3477" w:rsidRPr="0043796F" w:rsidRDefault="007D3477" w:rsidP="007D3477">
      <w:pPr>
        <w:pStyle w:val="NormalWeb"/>
        <w:spacing w:before="0" w:beforeAutospacing="0" w:after="240" w:afterAutospacing="0"/>
      </w:pPr>
      <w:r w:rsidRPr="0043796F">
        <w:t>Word2Vec is not a single algorithm but a combination of two techniques – CBOW (Continuous bag of words) and Skip-gram model. Both of these are shallow neural networks which map word(s) to the target variable which is also a word(s). Both of these techniques learn weights which act as word vector representations.</w:t>
      </w:r>
    </w:p>
    <w:p w14:paraId="085DCE1E" w14:textId="1E0EEC49" w:rsidR="007D3477" w:rsidRPr="0043796F" w:rsidRDefault="007D3477" w:rsidP="007D3477">
      <w:pPr>
        <w:pStyle w:val="NormalWeb"/>
        <w:spacing w:before="0" w:beforeAutospacing="0" w:after="240" w:afterAutospacing="0"/>
      </w:pPr>
      <w:r w:rsidRPr="0043796F">
        <w:t>CBOW tends to predict the probability of a word given a context. A context may be a single adjacent word or a group of surrounding words. The Skip-gram model works in the reverse manner, it tries to predict the context for a given word.</w:t>
      </w:r>
      <w:r w:rsidR="009753E3" w:rsidRPr="0043796F">
        <w:fldChar w:fldCharType="begin" w:fldLock="1"/>
      </w:r>
      <w:r w:rsidR="004D4379" w:rsidRPr="0043796F">
        <w:instrText>ADDIN CSL_CITATION {"citationItems":[{"id":"ITEM-1","itemData":{"URL":"https://www.kaggle.com/nitin194/twitter-sentiment-analysis-word2vec-doc2vec","accessed":{"date-parts":[["2021","4","10"]]},"id":"ITEM-1","issued":{"date-parts":[["0"]]},"title":"Twitter Sentiment Analysis - word2vec, doc2vec | Kaggle","type":"webpage"},"uris":["http://www.mendeley.com/documents/?uuid=62a0eb93-1a67-35e5-87c3-3c1679de6a3e"]}],"mendeley":{"formattedCitation":"(Twitter Sentiment Analysis - word2vec, doc2vec | Kaggle, 2021)","plainTextFormattedCitation":"(Twitter Sentiment Analysis - word2vec, doc2vec | Kaggle, 2021)","previouslyFormattedCitation":"(Twitter Sentiment Analysis - word2vec, doc2vec | Kaggle, 2021)"},"properties":{"noteIndex":0},"schema":"https://github.com/citation-style-language/schema/raw/master/csl-citation.json"}</w:instrText>
      </w:r>
      <w:r w:rsidR="009753E3" w:rsidRPr="0043796F">
        <w:fldChar w:fldCharType="separate"/>
      </w:r>
      <w:r w:rsidR="009753E3" w:rsidRPr="0043796F">
        <w:rPr>
          <w:noProof/>
        </w:rPr>
        <w:t>(Twitter Sentiment Analysis - word2vec, doc2vec | Kaggle, 2021)</w:t>
      </w:r>
      <w:r w:rsidR="009753E3" w:rsidRPr="0043796F">
        <w:fldChar w:fldCharType="end"/>
      </w:r>
    </w:p>
    <w:p w14:paraId="1B89F063" w14:textId="77777777" w:rsidR="007112CE" w:rsidRPr="0043796F" w:rsidRDefault="007112CE" w:rsidP="007112CE">
      <w:pPr>
        <w:spacing w:after="240"/>
      </w:pPr>
      <w:r w:rsidRPr="0043796F">
        <w:t>We will go ahead with the Skip-gram model as it has the following advantages:</w:t>
      </w:r>
    </w:p>
    <w:p w14:paraId="15D7D10C" w14:textId="77777777" w:rsidR="007112CE" w:rsidRPr="0043796F" w:rsidRDefault="007112CE" w:rsidP="007112CE">
      <w:pPr>
        <w:numPr>
          <w:ilvl w:val="0"/>
          <w:numId w:val="15"/>
        </w:numPr>
        <w:spacing w:after="180"/>
        <w:ind w:left="1200" w:right="480"/>
      </w:pPr>
      <w:r w:rsidRPr="0043796F">
        <w:t xml:space="preserve">It can capture two semantics for a single word. </w:t>
      </w:r>
      <w:proofErr w:type="spellStart"/>
      <w:r w:rsidRPr="0043796F">
        <w:t>i.e</w:t>
      </w:r>
      <w:proofErr w:type="spellEnd"/>
      <w:r w:rsidRPr="0043796F">
        <w:t xml:space="preserve"> it will have two vector representations of ‘apple’. One for the company Apple and the other for the fruit.</w:t>
      </w:r>
    </w:p>
    <w:p w14:paraId="137B6CFD" w14:textId="77777777" w:rsidR="007112CE" w:rsidRPr="0043796F" w:rsidRDefault="007112CE" w:rsidP="007112CE">
      <w:pPr>
        <w:numPr>
          <w:ilvl w:val="0"/>
          <w:numId w:val="15"/>
        </w:numPr>
        <w:spacing w:after="180"/>
        <w:ind w:left="1200" w:right="480"/>
      </w:pPr>
      <w:r w:rsidRPr="0043796F">
        <w:t>Skip-gram with negative sub-sampling outperforms CBOW generally.</w:t>
      </w:r>
    </w:p>
    <w:p w14:paraId="4BDA1D55" w14:textId="6EBF52C8" w:rsidR="00D1014C" w:rsidRPr="0043796F" w:rsidRDefault="00032461" w:rsidP="007D3477">
      <w:pPr>
        <w:spacing w:after="180"/>
        <w:ind w:right="480"/>
        <w:rPr>
          <w:sz w:val="21"/>
          <w:szCs w:val="21"/>
        </w:rPr>
      </w:pPr>
      <w:r w:rsidRPr="0043796F">
        <w:rPr>
          <w:noProof/>
          <w:sz w:val="21"/>
          <w:szCs w:val="21"/>
        </w:rPr>
        <w:lastRenderedPageBreak/>
        <w:drawing>
          <wp:inline distT="0" distB="0" distL="0" distR="0" wp14:anchorId="4C3B0CD9" wp14:editId="65830AC8">
            <wp:extent cx="5572928" cy="2458720"/>
            <wp:effectExtent l="0" t="0" r="2540" b="508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9457" cy="2496896"/>
                    </a:xfrm>
                    <a:prstGeom prst="rect">
                      <a:avLst/>
                    </a:prstGeom>
                  </pic:spPr>
                </pic:pic>
              </a:graphicData>
            </a:graphic>
          </wp:inline>
        </w:drawing>
      </w:r>
    </w:p>
    <w:p w14:paraId="3CD7C7BB" w14:textId="36995C03" w:rsidR="00D1014C" w:rsidRPr="0043796F" w:rsidRDefault="00D1014C" w:rsidP="00D1014C">
      <w:pPr>
        <w:spacing w:after="180"/>
        <w:ind w:right="480"/>
        <w:jc w:val="center"/>
        <w:rPr>
          <w:sz w:val="21"/>
          <w:szCs w:val="21"/>
        </w:rPr>
      </w:pPr>
      <w:r w:rsidRPr="0043796F">
        <w:rPr>
          <w:sz w:val="21"/>
          <w:szCs w:val="21"/>
        </w:rPr>
        <w:t>Figure</w:t>
      </w:r>
      <w:r w:rsidR="00D817D9" w:rsidRPr="0043796F">
        <w:rPr>
          <w:sz w:val="21"/>
          <w:szCs w:val="21"/>
        </w:rPr>
        <w:t xml:space="preserve"> 2</w:t>
      </w:r>
      <w:r w:rsidRPr="0043796F">
        <w:rPr>
          <w:sz w:val="21"/>
          <w:szCs w:val="21"/>
        </w:rPr>
        <w:t>: Skip Gram Representation</w:t>
      </w:r>
    </w:p>
    <w:p w14:paraId="2BA0ED84" w14:textId="5E35AA7B" w:rsidR="00032461" w:rsidRPr="0043796F" w:rsidRDefault="00870E7B" w:rsidP="007D3477">
      <w:pPr>
        <w:spacing w:after="180"/>
        <w:ind w:right="480"/>
        <w:rPr>
          <w:sz w:val="21"/>
          <w:szCs w:val="21"/>
        </w:rPr>
      </w:pPr>
      <w:r w:rsidRPr="0043796F">
        <w:rPr>
          <w:sz w:val="21"/>
          <w:szCs w:val="21"/>
        </w:rPr>
        <w:fldChar w:fldCharType="begin" w:fldLock="1"/>
      </w:r>
      <w:r w:rsidR="007B037D" w:rsidRPr="0043796F">
        <w:rPr>
          <w:sz w:val="21"/>
          <w:szCs w:val="21"/>
        </w:rPr>
        <w:instrText>ADDIN CSL_CITATION {"citationItems":[{"id":"ITEM-1","itemData":{"URL":"https://towardsdatascience.com/nlp-101-word2vec-skip-gram-and-cbow-93512ee24314","accessed":{"date-parts":[["2021","4","11"]]},"id":"ITEM-1","issued":{"date-parts":[["0"]]},"title":"NLP 101: Word2Vec — Skip-gram and CBOW | by Ria Kulshrestha | Towards Data Science","type":"webpage"},"uris":["http://www.mendeley.com/documents/?uuid=55385e30-d19a-32b0-a389-92e94aa38062"]}],"mendeley":{"formattedCitation":"(NLP 101: Word2Vec — Skip-gram and CBOW | by Ria Kulshrestha | Towards Data Science, 2021)","plainTextFormattedCitation":"(NLP 101: Word2Vec — Skip-gram and CBOW | by Ria Kulshrestha | Towards Data Science, 2021)","previouslyFormattedCitation":"(NLP 101: Word2Vec — Skip-gram and CBOW | by Ria Kulshrestha | Towards Data Science, 2021)"},"properties":{"noteIndex":0},"schema":"https://github.com/citation-style-language/schema/raw/master/csl-citation.json"}</w:instrText>
      </w:r>
      <w:r w:rsidRPr="0043796F">
        <w:rPr>
          <w:sz w:val="21"/>
          <w:szCs w:val="21"/>
        </w:rPr>
        <w:fldChar w:fldCharType="separate"/>
      </w:r>
      <w:r w:rsidRPr="0043796F">
        <w:rPr>
          <w:noProof/>
          <w:sz w:val="21"/>
          <w:szCs w:val="21"/>
        </w:rPr>
        <w:t>(NLP 101: Word2Vec — Skip-gram and CBOW | by Ria Kulshrestha | Towards Data Science, 2021)</w:t>
      </w:r>
      <w:r w:rsidRPr="0043796F">
        <w:rPr>
          <w:sz w:val="21"/>
          <w:szCs w:val="21"/>
        </w:rPr>
        <w:fldChar w:fldCharType="end"/>
      </w:r>
    </w:p>
    <w:p w14:paraId="1A497617" w14:textId="77777777" w:rsidR="00870E7B" w:rsidRPr="0043796F" w:rsidRDefault="00870E7B" w:rsidP="007D3477">
      <w:pPr>
        <w:spacing w:after="180"/>
        <w:ind w:right="480"/>
        <w:rPr>
          <w:sz w:val="21"/>
          <w:szCs w:val="21"/>
        </w:rPr>
      </w:pPr>
    </w:p>
    <w:p w14:paraId="6F8E4473" w14:textId="6EA3ABDF" w:rsidR="005A65FC" w:rsidRPr="0043796F" w:rsidRDefault="005A65FC" w:rsidP="007D3477">
      <w:pPr>
        <w:spacing w:after="180"/>
        <w:ind w:right="480"/>
        <w:rPr>
          <w:b/>
          <w:bCs/>
          <w:sz w:val="21"/>
          <w:szCs w:val="21"/>
        </w:rPr>
      </w:pPr>
      <w:r w:rsidRPr="0043796F">
        <w:rPr>
          <w:b/>
          <w:bCs/>
          <w:sz w:val="21"/>
          <w:szCs w:val="21"/>
        </w:rPr>
        <w:t>BERT Embeddings:</w:t>
      </w:r>
    </w:p>
    <w:p w14:paraId="0373AF33" w14:textId="0F2F99A4" w:rsidR="00DB1984" w:rsidRPr="0043796F" w:rsidRDefault="006A6789" w:rsidP="00E77FB4">
      <w:r w:rsidRPr="0043796F">
        <w:t>DistilBERT is a lightweight version of BERT with comparable accuracy.</w:t>
      </w:r>
      <w:r w:rsidR="003E40BF" w:rsidRPr="0043796F">
        <w:t xml:space="preserve"> </w:t>
      </w:r>
      <w:r w:rsidR="00DB1984" w:rsidRPr="0043796F">
        <w:t>DistilBERT processes the sentence and passes along some information it extracted from it on to the next model</w:t>
      </w:r>
      <w:r w:rsidR="00E77FB4" w:rsidRPr="0043796F">
        <w:t xml:space="preserve"> that is </w:t>
      </w:r>
      <w:r w:rsidR="00DB1984" w:rsidRPr="0043796F">
        <w:t>Logistic regression</w:t>
      </w:r>
      <w:r w:rsidR="000A3700" w:rsidRPr="0043796F">
        <w:t>/SVM/Random Forrest</w:t>
      </w:r>
      <w:r w:rsidR="00DB1984" w:rsidRPr="0043796F">
        <w:t xml:space="preserve"> model from scikit learn, </w:t>
      </w:r>
      <w:r w:rsidR="005B48C9" w:rsidRPr="0043796F">
        <w:t>It</w:t>
      </w:r>
      <w:r w:rsidR="00DB1984" w:rsidRPr="0043796F">
        <w:t xml:space="preserve"> will take the result of DistilBER</w:t>
      </w:r>
      <w:r w:rsidR="004B75B1" w:rsidRPr="0043796F">
        <w:t>T</w:t>
      </w:r>
      <w:r w:rsidR="00A6477F" w:rsidRPr="0043796F">
        <w:t>’s</w:t>
      </w:r>
      <w:r w:rsidR="00DB1984" w:rsidRPr="0043796F">
        <w:t xml:space="preserve"> processing, and classify the sentence.</w:t>
      </w:r>
    </w:p>
    <w:p w14:paraId="0728568C" w14:textId="77777777" w:rsidR="00A228B6" w:rsidRPr="0043796F" w:rsidRDefault="00A228B6" w:rsidP="00E77FB4"/>
    <w:p w14:paraId="48D4273B" w14:textId="060AB5DD" w:rsidR="00DB1984" w:rsidRPr="0043796F" w:rsidRDefault="00DB1984" w:rsidP="00DB1984">
      <w:pPr>
        <w:rPr>
          <w:b/>
          <w:bCs/>
          <w:sz w:val="21"/>
          <w:szCs w:val="21"/>
        </w:rPr>
      </w:pPr>
    </w:p>
    <w:p w14:paraId="63EFA185" w14:textId="11CA695D" w:rsidR="00DB136A" w:rsidRPr="0043796F" w:rsidRDefault="00A228B6" w:rsidP="00DB1984">
      <w:pPr>
        <w:rPr>
          <w:b/>
          <w:bCs/>
          <w:sz w:val="21"/>
          <w:szCs w:val="21"/>
        </w:rPr>
      </w:pPr>
      <w:r w:rsidRPr="0043796F">
        <w:rPr>
          <w:b/>
          <w:bCs/>
          <w:noProof/>
          <w:sz w:val="21"/>
          <w:szCs w:val="21"/>
        </w:rPr>
        <w:drawing>
          <wp:inline distT="0" distB="0" distL="0" distR="0" wp14:anchorId="67B324FD" wp14:editId="471A7B18">
            <wp:extent cx="5727700" cy="2033270"/>
            <wp:effectExtent l="0" t="0" r="0" b="0"/>
            <wp:docPr id="3" name="Picture 3" descr="A screenshot of a ga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am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033270"/>
                    </a:xfrm>
                    <a:prstGeom prst="rect">
                      <a:avLst/>
                    </a:prstGeom>
                  </pic:spPr>
                </pic:pic>
              </a:graphicData>
            </a:graphic>
          </wp:inline>
        </w:drawing>
      </w:r>
    </w:p>
    <w:p w14:paraId="1D38DBD2" w14:textId="5FB5E8C5" w:rsidR="00D45DD2" w:rsidRPr="0043796F" w:rsidRDefault="00D45DD2" w:rsidP="00DB1984">
      <w:pPr>
        <w:rPr>
          <w:sz w:val="21"/>
          <w:szCs w:val="21"/>
        </w:rPr>
      </w:pPr>
      <w:r w:rsidRPr="0043796F">
        <w:rPr>
          <w:b/>
          <w:bCs/>
          <w:sz w:val="21"/>
          <w:szCs w:val="21"/>
        </w:rPr>
        <w:tab/>
      </w:r>
      <w:r w:rsidRPr="0043796F">
        <w:rPr>
          <w:b/>
          <w:bCs/>
          <w:sz w:val="21"/>
          <w:szCs w:val="21"/>
        </w:rPr>
        <w:tab/>
      </w:r>
      <w:r w:rsidRPr="0043796F">
        <w:rPr>
          <w:b/>
          <w:bCs/>
          <w:sz w:val="21"/>
          <w:szCs w:val="21"/>
        </w:rPr>
        <w:tab/>
      </w:r>
      <w:r w:rsidRPr="0043796F">
        <w:rPr>
          <w:sz w:val="21"/>
          <w:szCs w:val="21"/>
        </w:rPr>
        <w:t>Figure</w:t>
      </w:r>
      <w:r w:rsidR="00464E5F" w:rsidRPr="0043796F">
        <w:rPr>
          <w:sz w:val="21"/>
          <w:szCs w:val="21"/>
        </w:rPr>
        <w:t xml:space="preserve"> 3</w:t>
      </w:r>
      <w:r w:rsidRPr="0043796F">
        <w:rPr>
          <w:sz w:val="21"/>
          <w:szCs w:val="21"/>
        </w:rPr>
        <w:t>: BERT embeddings</w:t>
      </w:r>
    </w:p>
    <w:p w14:paraId="4908C7F2" w14:textId="77777777" w:rsidR="00371AA5" w:rsidRPr="0043796F" w:rsidRDefault="00371AA5" w:rsidP="00371AA5">
      <w:pPr>
        <w:pStyle w:val="Default"/>
        <w:spacing w:after="162"/>
        <w:jc w:val="center"/>
        <w:rPr>
          <w:sz w:val="23"/>
          <w:szCs w:val="23"/>
        </w:rPr>
      </w:pPr>
      <w:r w:rsidRPr="0043796F">
        <w:rPr>
          <w:sz w:val="23"/>
          <w:szCs w:val="23"/>
        </w:rPr>
        <w:fldChar w:fldCharType="begin" w:fldLock="1"/>
      </w:r>
      <w:r w:rsidRPr="0043796F">
        <w:rPr>
          <w:sz w:val="23"/>
          <w:szCs w:val="23"/>
        </w:rPr>
        <w:instrText>ADDIN CSL_CITATION {"citationItems":[{"id":"ITEM-1","itemData":{"URL":"https://www.analyticsvidhya.com/blog/2019/09/demystifying-bert-groundbreaking-nlp-framework/","accessed":{"date-parts":[["2021","4","11"]]},"id":"ITEM-1","issued":{"date-parts":[["0"]]},"title":"What is BERT | BERT For Text Classification","type":"webpage"},"uris":["http://www.mendeley.com/documents/?uuid=762a2a6a-9445-3e7d-9eb4-3b74ee0748da"]}],"mendeley":{"formattedCitation":"(What is BERT | BERT For Text Classification, 2021)","plainTextFormattedCitation":"(What is BERT | BERT For Text Classification, 2021)","previouslyFormattedCitation":"(What is BERT | BERT For Text Classification, 2021)"},"properties":{"noteIndex":0},"schema":"https://github.com/citation-style-language/schema/raw/master/csl-citation.json"}</w:instrText>
      </w:r>
      <w:r w:rsidRPr="0043796F">
        <w:rPr>
          <w:sz w:val="23"/>
          <w:szCs w:val="23"/>
        </w:rPr>
        <w:fldChar w:fldCharType="separate"/>
      </w:r>
      <w:r w:rsidRPr="0043796F">
        <w:rPr>
          <w:noProof/>
          <w:sz w:val="23"/>
          <w:szCs w:val="23"/>
        </w:rPr>
        <w:t>(What is BERT | BERT For Text Classification, 2021)</w:t>
      </w:r>
      <w:r w:rsidRPr="0043796F">
        <w:rPr>
          <w:sz w:val="23"/>
          <w:szCs w:val="23"/>
        </w:rPr>
        <w:fldChar w:fldCharType="end"/>
      </w:r>
    </w:p>
    <w:p w14:paraId="17487B3E" w14:textId="77777777" w:rsidR="00371AA5" w:rsidRPr="0043796F" w:rsidRDefault="00371AA5" w:rsidP="006B6CAF">
      <w:pPr>
        <w:pStyle w:val="Default"/>
        <w:spacing w:after="162"/>
        <w:rPr>
          <w:sz w:val="23"/>
          <w:szCs w:val="23"/>
        </w:rPr>
      </w:pPr>
    </w:p>
    <w:p w14:paraId="3EDF4B0B" w14:textId="59F7ECE9" w:rsidR="00975334" w:rsidRPr="0043796F" w:rsidRDefault="00975334" w:rsidP="006B6CAF">
      <w:pPr>
        <w:pStyle w:val="Default"/>
        <w:spacing w:after="162"/>
        <w:rPr>
          <w:sz w:val="23"/>
          <w:szCs w:val="23"/>
        </w:rPr>
      </w:pPr>
      <w:r w:rsidRPr="0043796F">
        <w:rPr>
          <w:sz w:val="23"/>
          <w:szCs w:val="23"/>
        </w:rPr>
        <w:t>BERT Embeddings is a combination of 3 different embeddings.</w:t>
      </w:r>
    </w:p>
    <w:p w14:paraId="6C53370E" w14:textId="03806C88" w:rsidR="00975334" w:rsidRPr="0043796F" w:rsidRDefault="00975334" w:rsidP="00975334">
      <w:pPr>
        <w:pStyle w:val="Default"/>
        <w:numPr>
          <w:ilvl w:val="0"/>
          <w:numId w:val="17"/>
        </w:numPr>
        <w:spacing w:after="162"/>
        <w:rPr>
          <w:sz w:val="23"/>
          <w:szCs w:val="23"/>
        </w:rPr>
      </w:pPr>
      <w:r w:rsidRPr="0043796F">
        <w:rPr>
          <w:sz w:val="23"/>
          <w:szCs w:val="23"/>
        </w:rPr>
        <w:t>Position Embeddings:  BERT uses positional embeddings to keep the positions of the words in a sentence. These are added to overcome shortcomings of RNN – that is not able to capture position or sequence of the information.</w:t>
      </w:r>
    </w:p>
    <w:p w14:paraId="70D03D2C" w14:textId="06DA195C" w:rsidR="006011B2" w:rsidRPr="0043796F" w:rsidRDefault="006011B2" w:rsidP="00975334">
      <w:pPr>
        <w:pStyle w:val="Default"/>
        <w:numPr>
          <w:ilvl w:val="0"/>
          <w:numId w:val="17"/>
        </w:numPr>
        <w:spacing w:after="162"/>
        <w:rPr>
          <w:sz w:val="23"/>
          <w:szCs w:val="23"/>
        </w:rPr>
      </w:pPr>
      <w:r w:rsidRPr="0043796F">
        <w:rPr>
          <w:sz w:val="23"/>
          <w:szCs w:val="23"/>
        </w:rPr>
        <w:t>Segment Embeddings: BERT can learn unique embeddings for different sentences. As per above figure Different sentences are given different embeddings.</w:t>
      </w:r>
    </w:p>
    <w:p w14:paraId="780B9EC8" w14:textId="617B3C16" w:rsidR="00B61350" w:rsidRPr="0043796F" w:rsidRDefault="00B61350" w:rsidP="00975334">
      <w:pPr>
        <w:pStyle w:val="Default"/>
        <w:numPr>
          <w:ilvl w:val="0"/>
          <w:numId w:val="17"/>
        </w:numPr>
        <w:spacing w:after="162"/>
        <w:rPr>
          <w:sz w:val="23"/>
          <w:szCs w:val="23"/>
        </w:rPr>
      </w:pPr>
      <w:r w:rsidRPr="0043796F">
        <w:rPr>
          <w:sz w:val="23"/>
          <w:szCs w:val="23"/>
        </w:rPr>
        <w:lastRenderedPageBreak/>
        <w:t>Token Embeddings: BERT can learn specific token from the word token vocabulary.</w:t>
      </w:r>
    </w:p>
    <w:p w14:paraId="721853AF" w14:textId="77777777" w:rsidR="00975334" w:rsidRPr="0043796F" w:rsidRDefault="00975334" w:rsidP="00975334">
      <w:pPr>
        <w:pStyle w:val="Default"/>
        <w:spacing w:after="162"/>
        <w:rPr>
          <w:sz w:val="23"/>
          <w:szCs w:val="23"/>
        </w:rPr>
      </w:pPr>
      <w:r w:rsidRPr="0043796F">
        <w:rPr>
          <w:sz w:val="23"/>
          <w:szCs w:val="23"/>
        </w:rPr>
        <w:fldChar w:fldCharType="begin" w:fldLock="1"/>
      </w:r>
      <w:r w:rsidRPr="0043796F">
        <w:rPr>
          <w:sz w:val="23"/>
          <w:szCs w:val="23"/>
        </w:rPr>
        <w:instrText>ADDIN CSL_CITATION {"citationItems":[{"id":"ITEM-1","itemData":{"URL":"https://www.analyticsvidhya.com/blog/2019/09/demystifying-bert-groundbreaking-nlp-framework/","accessed":{"date-parts":[["2021","4","11"]]},"id":"ITEM-1","issued":{"date-parts":[["0"]]},"title":"What is BERT | BERT For Text Classification","type":"webpage"},"uris":["http://www.mendeley.com/documents/?uuid=762a2a6a-9445-3e7d-9eb4-3b74ee0748da"]}],"mendeley":{"formattedCitation":"(What is BERT | BERT For Text Classification, 2021)","plainTextFormattedCitation":"(What is BERT | BERT For Text Classification, 2021)","previouslyFormattedCitation":"(What is BERT | BERT For Text Classification, 2021)"},"properties":{"noteIndex":0},"schema":"https://github.com/citation-style-language/schema/raw/master/csl-citation.json"}</w:instrText>
      </w:r>
      <w:r w:rsidRPr="0043796F">
        <w:rPr>
          <w:sz w:val="23"/>
          <w:szCs w:val="23"/>
        </w:rPr>
        <w:fldChar w:fldCharType="separate"/>
      </w:r>
      <w:r w:rsidRPr="0043796F">
        <w:rPr>
          <w:noProof/>
          <w:sz w:val="23"/>
          <w:szCs w:val="23"/>
        </w:rPr>
        <w:t>(What is BERT | BERT For Text Classification, 2021)</w:t>
      </w:r>
      <w:r w:rsidRPr="0043796F">
        <w:rPr>
          <w:sz w:val="23"/>
          <w:szCs w:val="23"/>
        </w:rPr>
        <w:fldChar w:fldCharType="end"/>
      </w:r>
    </w:p>
    <w:p w14:paraId="22B8898C" w14:textId="77777777" w:rsidR="00957FBF" w:rsidRPr="0043796F" w:rsidRDefault="00957FBF" w:rsidP="006B6CAF">
      <w:pPr>
        <w:pStyle w:val="Default"/>
        <w:spacing w:after="162"/>
        <w:rPr>
          <w:sz w:val="23"/>
          <w:szCs w:val="23"/>
        </w:rPr>
      </w:pPr>
    </w:p>
    <w:p w14:paraId="61213AC8" w14:textId="4FC25BB6" w:rsidR="0068590C" w:rsidRPr="0043796F" w:rsidRDefault="0068590C" w:rsidP="0068590C">
      <w:pPr>
        <w:pStyle w:val="Heading1"/>
        <w:ind w:left="0"/>
        <w:jc w:val="both"/>
        <w:rPr>
          <w:rFonts w:cs="Times New Roman"/>
          <w:sz w:val="24"/>
          <w:szCs w:val="24"/>
        </w:rPr>
      </w:pPr>
      <w:bookmarkStart w:id="13" w:name="_Toc69066192"/>
      <w:r w:rsidRPr="0043796F">
        <w:rPr>
          <w:rFonts w:cs="Times New Roman"/>
          <w:sz w:val="24"/>
          <w:szCs w:val="24"/>
        </w:rPr>
        <w:t xml:space="preserve">7.4 </w:t>
      </w:r>
      <w:r w:rsidRPr="0043796F">
        <w:rPr>
          <w:rFonts w:cs="Times New Roman"/>
          <w:sz w:val="23"/>
          <w:szCs w:val="23"/>
        </w:rPr>
        <w:t>Research Methodology Flow Chart</w:t>
      </w:r>
      <w:bookmarkEnd w:id="13"/>
    </w:p>
    <w:p w14:paraId="32C9D3C6" w14:textId="6E45333A" w:rsidR="00812489" w:rsidRPr="0043796F" w:rsidRDefault="00812489" w:rsidP="006B6CAF">
      <w:pPr>
        <w:pStyle w:val="Default"/>
        <w:spacing w:after="162"/>
        <w:rPr>
          <w:b/>
          <w:bCs/>
          <w:sz w:val="23"/>
          <w:szCs w:val="23"/>
        </w:rPr>
      </w:pPr>
    </w:p>
    <w:p w14:paraId="3E70404C" w14:textId="4199AA16" w:rsidR="00957FBF" w:rsidRPr="0043796F" w:rsidRDefault="00012685" w:rsidP="006B6CAF">
      <w:pPr>
        <w:pStyle w:val="Default"/>
        <w:spacing w:after="162"/>
        <w:rPr>
          <w:sz w:val="23"/>
          <w:szCs w:val="23"/>
        </w:rPr>
      </w:pPr>
      <w:r w:rsidRPr="0043796F">
        <w:rPr>
          <w:noProof/>
          <w:sz w:val="23"/>
          <w:szCs w:val="23"/>
        </w:rPr>
        <w:drawing>
          <wp:inline distT="0" distB="0" distL="0" distR="0" wp14:anchorId="3F1EECED" wp14:editId="6228C6D5">
            <wp:extent cx="5727700" cy="621601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6216015"/>
                    </a:xfrm>
                    <a:prstGeom prst="rect">
                      <a:avLst/>
                    </a:prstGeom>
                  </pic:spPr>
                </pic:pic>
              </a:graphicData>
            </a:graphic>
          </wp:inline>
        </w:drawing>
      </w:r>
    </w:p>
    <w:p w14:paraId="2F1AB072" w14:textId="0686909C" w:rsidR="00957FBF" w:rsidRPr="0043796F" w:rsidRDefault="00D02325" w:rsidP="006B6CAF">
      <w:pPr>
        <w:pStyle w:val="Default"/>
        <w:spacing w:after="162"/>
        <w:rPr>
          <w:sz w:val="23"/>
          <w:szCs w:val="23"/>
        </w:rPr>
      </w:pPr>
      <w:r w:rsidRPr="0043796F">
        <w:rPr>
          <w:sz w:val="23"/>
          <w:szCs w:val="23"/>
        </w:rPr>
        <w:tab/>
      </w:r>
      <w:r w:rsidRPr="0043796F">
        <w:rPr>
          <w:sz w:val="23"/>
          <w:szCs w:val="23"/>
        </w:rPr>
        <w:tab/>
      </w:r>
      <w:r w:rsidRPr="0043796F">
        <w:rPr>
          <w:sz w:val="23"/>
          <w:szCs w:val="23"/>
        </w:rPr>
        <w:tab/>
        <w:t>Figure</w:t>
      </w:r>
      <w:r w:rsidR="00532766" w:rsidRPr="0043796F">
        <w:rPr>
          <w:sz w:val="23"/>
          <w:szCs w:val="23"/>
        </w:rPr>
        <w:t xml:space="preserve"> 4</w:t>
      </w:r>
      <w:r w:rsidRPr="0043796F">
        <w:rPr>
          <w:sz w:val="23"/>
          <w:szCs w:val="23"/>
        </w:rPr>
        <w:t>:  Research Methodology Flow</w:t>
      </w:r>
      <w:r w:rsidR="00F23572" w:rsidRPr="0043796F">
        <w:rPr>
          <w:sz w:val="23"/>
          <w:szCs w:val="23"/>
        </w:rPr>
        <w:t>-</w:t>
      </w:r>
      <w:r w:rsidRPr="0043796F">
        <w:rPr>
          <w:sz w:val="23"/>
          <w:szCs w:val="23"/>
        </w:rPr>
        <w:t>Chart</w:t>
      </w:r>
    </w:p>
    <w:p w14:paraId="148AF27B" w14:textId="0BCE8674" w:rsidR="00E574C9" w:rsidRDefault="00E574C9" w:rsidP="006B6CAF">
      <w:pPr>
        <w:pStyle w:val="Default"/>
        <w:spacing w:after="162"/>
        <w:rPr>
          <w:sz w:val="23"/>
          <w:szCs w:val="23"/>
        </w:rPr>
      </w:pPr>
    </w:p>
    <w:p w14:paraId="0D08D1C8" w14:textId="77777777" w:rsidR="00ED534A" w:rsidRPr="0043796F" w:rsidRDefault="00ED534A" w:rsidP="006B6CAF">
      <w:pPr>
        <w:pStyle w:val="Default"/>
        <w:spacing w:after="162"/>
        <w:rPr>
          <w:sz w:val="23"/>
          <w:szCs w:val="23"/>
        </w:rPr>
      </w:pPr>
    </w:p>
    <w:p w14:paraId="1F163339" w14:textId="5C219230" w:rsidR="009F1DB9" w:rsidRPr="0043796F" w:rsidRDefault="009F1DB9" w:rsidP="009F1DB9">
      <w:pPr>
        <w:pStyle w:val="Heading1"/>
        <w:ind w:left="0"/>
        <w:jc w:val="both"/>
        <w:rPr>
          <w:rFonts w:cs="Times New Roman"/>
          <w:sz w:val="24"/>
          <w:szCs w:val="24"/>
        </w:rPr>
      </w:pPr>
      <w:bookmarkStart w:id="14" w:name="_Toc69066193"/>
      <w:r w:rsidRPr="0043796F">
        <w:rPr>
          <w:rFonts w:cs="Times New Roman"/>
          <w:sz w:val="24"/>
          <w:szCs w:val="24"/>
        </w:rPr>
        <w:lastRenderedPageBreak/>
        <w:t>7.</w:t>
      </w:r>
      <w:r w:rsidR="0068590C" w:rsidRPr="0043796F">
        <w:rPr>
          <w:rFonts w:cs="Times New Roman"/>
          <w:sz w:val="24"/>
          <w:szCs w:val="24"/>
        </w:rPr>
        <w:t>5</w:t>
      </w:r>
      <w:r w:rsidRPr="0043796F">
        <w:rPr>
          <w:rFonts w:cs="Times New Roman"/>
          <w:sz w:val="24"/>
          <w:szCs w:val="24"/>
        </w:rPr>
        <w:t xml:space="preserve"> Model Evaluation</w:t>
      </w:r>
      <w:bookmarkEnd w:id="14"/>
    </w:p>
    <w:p w14:paraId="6FF8B354" w14:textId="77777777" w:rsidR="00F03505" w:rsidRPr="0043796F" w:rsidRDefault="00F03505" w:rsidP="00F03505">
      <w:pPr>
        <w:rPr>
          <w:rFonts w:eastAsiaTheme="minorHAnsi"/>
          <w:color w:val="000000"/>
          <w:sz w:val="23"/>
          <w:szCs w:val="23"/>
          <w:lang w:val="en-GB" w:eastAsia="en-US"/>
        </w:rPr>
      </w:pPr>
    </w:p>
    <w:p w14:paraId="03F06271" w14:textId="45A33F80" w:rsidR="00F75BC9" w:rsidRPr="0043796F" w:rsidRDefault="005759E8" w:rsidP="00F03505">
      <w:pPr>
        <w:rPr>
          <w:rFonts w:eastAsiaTheme="minorHAnsi"/>
          <w:color w:val="000000"/>
          <w:sz w:val="23"/>
          <w:szCs w:val="23"/>
          <w:lang w:val="en-GB" w:eastAsia="en-US"/>
        </w:rPr>
      </w:pPr>
      <w:r w:rsidRPr="0043796F">
        <w:rPr>
          <w:rFonts w:eastAsiaTheme="minorHAnsi"/>
          <w:color w:val="000000"/>
          <w:sz w:val="23"/>
          <w:szCs w:val="23"/>
          <w:lang w:val="en-GB" w:eastAsia="en-US"/>
        </w:rPr>
        <w:t xml:space="preserve">Since it’s a binary classification problem we are going to use AUC (Area </w:t>
      </w:r>
      <w:r w:rsidR="00267052" w:rsidRPr="0043796F">
        <w:rPr>
          <w:rFonts w:eastAsiaTheme="minorHAnsi"/>
          <w:color w:val="000000"/>
          <w:sz w:val="23"/>
          <w:szCs w:val="23"/>
          <w:lang w:val="en-GB" w:eastAsia="en-US"/>
        </w:rPr>
        <w:t>U</w:t>
      </w:r>
      <w:r w:rsidRPr="0043796F">
        <w:rPr>
          <w:rFonts w:eastAsiaTheme="minorHAnsi"/>
          <w:color w:val="000000"/>
          <w:sz w:val="23"/>
          <w:szCs w:val="23"/>
          <w:lang w:val="en-GB" w:eastAsia="en-US"/>
        </w:rPr>
        <w:t xml:space="preserve">nder </w:t>
      </w:r>
      <w:r w:rsidR="00267052" w:rsidRPr="0043796F">
        <w:rPr>
          <w:rFonts w:eastAsiaTheme="minorHAnsi"/>
          <w:color w:val="000000"/>
          <w:sz w:val="23"/>
          <w:szCs w:val="23"/>
          <w:lang w:val="en-GB" w:eastAsia="en-US"/>
        </w:rPr>
        <w:t>C</w:t>
      </w:r>
      <w:r w:rsidRPr="0043796F">
        <w:rPr>
          <w:rFonts w:eastAsiaTheme="minorHAnsi"/>
          <w:color w:val="000000"/>
          <w:sz w:val="23"/>
          <w:szCs w:val="23"/>
          <w:lang w:val="en-GB" w:eastAsia="en-US"/>
        </w:rPr>
        <w:t xml:space="preserve">urve) </w:t>
      </w:r>
      <w:r w:rsidR="00AD2BC1" w:rsidRPr="0043796F">
        <w:rPr>
          <w:rFonts w:eastAsiaTheme="minorHAnsi"/>
          <w:color w:val="000000"/>
          <w:sz w:val="23"/>
          <w:szCs w:val="23"/>
          <w:lang w:val="en-GB" w:eastAsia="en-US"/>
        </w:rPr>
        <w:t xml:space="preserve">– ROC (Receiver Operating Characteristics) </w:t>
      </w:r>
      <w:r w:rsidRPr="0043796F">
        <w:rPr>
          <w:rFonts w:eastAsiaTheme="minorHAnsi"/>
          <w:color w:val="000000"/>
          <w:sz w:val="23"/>
          <w:szCs w:val="23"/>
          <w:lang w:val="en-GB" w:eastAsia="en-US"/>
        </w:rPr>
        <w:t>as a metric to evaluate various model performances</w:t>
      </w:r>
      <w:r w:rsidR="00F03505" w:rsidRPr="0043796F">
        <w:rPr>
          <w:rFonts w:eastAsiaTheme="minorHAnsi"/>
          <w:color w:val="000000"/>
          <w:sz w:val="23"/>
          <w:szCs w:val="23"/>
          <w:lang w:val="en-GB" w:eastAsia="en-US"/>
        </w:rPr>
        <w:t>.</w:t>
      </w:r>
    </w:p>
    <w:p w14:paraId="1F2E1781" w14:textId="77777777" w:rsidR="00F03505" w:rsidRPr="0043796F" w:rsidRDefault="00F03505" w:rsidP="005245A0">
      <w:pPr>
        <w:spacing w:line="360" w:lineRule="auto"/>
        <w:jc w:val="both"/>
        <w:rPr>
          <w:rFonts w:eastAsiaTheme="minorHAnsi"/>
          <w:color w:val="000000"/>
          <w:sz w:val="23"/>
          <w:szCs w:val="23"/>
          <w:lang w:val="en-GB" w:eastAsia="en-US"/>
        </w:rPr>
      </w:pPr>
    </w:p>
    <w:p w14:paraId="1C5A60A1" w14:textId="77777777" w:rsidR="00133EFB" w:rsidRPr="0043796F" w:rsidRDefault="00AD2BC1" w:rsidP="00133EFB">
      <w:pPr>
        <w:rPr>
          <w:lang w:val="en-GB"/>
        </w:rPr>
      </w:pPr>
      <w:r w:rsidRPr="0043796F">
        <w:rPr>
          <w:lang w:val="en-GB"/>
        </w:rPr>
        <w:t xml:space="preserve">AUC - ROC curve is a performance measurement for the classification problems at various threshold settings. ROC is a probability curve and AUC represents the degree or measure of separability. It tells how much the model is capable of distinguishing between classes. Higher the AUC, the better the model is at predicting 0s as 0s and 1s as 1s. By analogy, the Higher the AUC, the better the model is at distinguishing between </w:t>
      </w:r>
      <w:r w:rsidR="001F70DD" w:rsidRPr="0043796F">
        <w:rPr>
          <w:lang w:val="en-GB"/>
        </w:rPr>
        <w:t>reviews with positive sentiments and negative sentiments.</w:t>
      </w:r>
    </w:p>
    <w:p w14:paraId="0B6374C7" w14:textId="3F5278A4" w:rsidR="00133EFB" w:rsidRPr="0043796F" w:rsidRDefault="00133EFB" w:rsidP="00133EFB">
      <w:pPr>
        <w:rPr>
          <w:lang w:val="en-GB"/>
        </w:rPr>
      </w:pPr>
    </w:p>
    <w:p w14:paraId="59EAF887" w14:textId="7C9D85C1" w:rsidR="00283292" w:rsidRPr="0043796F" w:rsidRDefault="00283292" w:rsidP="00133EFB">
      <w:r w:rsidRPr="0043796F">
        <w:rPr>
          <w:b/>
          <w:bCs/>
        </w:rPr>
        <w:t>Defining terms used in AUC and ROC Curve</w:t>
      </w:r>
    </w:p>
    <w:p w14:paraId="5280C32F" w14:textId="77777777" w:rsidR="001A2E9B" w:rsidRPr="0043796F" w:rsidRDefault="001A2E9B" w:rsidP="00133EFB">
      <w:pPr>
        <w:rPr>
          <w:lang w:val="en-GB"/>
        </w:rPr>
      </w:pPr>
    </w:p>
    <w:p w14:paraId="1B3A97C2" w14:textId="77777777" w:rsidR="00133EFB" w:rsidRPr="0043796F" w:rsidRDefault="00133EFB" w:rsidP="00F92687">
      <w:pPr>
        <w:pStyle w:val="Default"/>
        <w:numPr>
          <w:ilvl w:val="0"/>
          <w:numId w:val="6"/>
        </w:numPr>
        <w:jc w:val="both"/>
        <w:rPr>
          <w:sz w:val="23"/>
          <w:szCs w:val="23"/>
        </w:rPr>
      </w:pPr>
      <w:r w:rsidRPr="0043796F">
        <w:rPr>
          <w:sz w:val="23"/>
          <w:szCs w:val="23"/>
        </w:rPr>
        <w:t>TPR (True Positive Rate) / Recall /Sensitivity = TP / (TP + FN)</w:t>
      </w:r>
    </w:p>
    <w:p w14:paraId="66BEF36E" w14:textId="01839C5C" w:rsidR="00133EFB" w:rsidRPr="0043796F" w:rsidRDefault="00133EFB" w:rsidP="00F92687">
      <w:pPr>
        <w:pStyle w:val="Default"/>
        <w:jc w:val="both"/>
        <w:rPr>
          <w:sz w:val="23"/>
          <w:szCs w:val="23"/>
        </w:rPr>
      </w:pPr>
    </w:p>
    <w:p w14:paraId="31123364" w14:textId="7C05B0BA" w:rsidR="00133EFB" w:rsidRPr="0043796F" w:rsidRDefault="00825D89" w:rsidP="00F92687">
      <w:pPr>
        <w:pStyle w:val="Default"/>
        <w:numPr>
          <w:ilvl w:val="0"/>
          <w:numId w:val="6"/>
        </w:numPr>
        <w:jc w:val="both"/>
        <w:rPr>
          <w:sz w:val="23"/>
          <w:szCs w:val="23"/>
        </w:rPr>
      </w:pPr>
      <w:r w:rsidRPr="0043796F">
        <w:rPr>
          <w:sz w:val="23"/>
          <w:szCs w:val="23"/>
        </w:rPr>
        <w:t>Specificity = TN / (TN + FP)</w:t>
      </w:r>
    </w:p>
    <w:p w14:paraId="040BDC02" w14:textId="6A853321" w:rsidR="00133EFB" w:rsidRPr="0043796F" w:rsidRDefault="00133EFB" w:rsidP="00F92687">
      <w:pPr>
        <w:pStyle w:val="Default"/>
        <w:jc w:val="both"/>
        <w:rPr>
          <w:sz w:val="23"/>
          <w:szCs w:val="23"/>
        </w:rPr>
      </w:pPr>
    </w:p>
    <w:p w14:paraId="13076C88" w14:textId="6FE8A668" w:rsidR="00825D89" w:rsidRPr="0043796F" w:rsidRDefault="00825D89" w:rsidP="00F92687">
      <w:pPr>
        <w:pStyle w:val="Default"/>
        <w:numPr>
          <w:ilvl w:val="0"/>
          <w:numId w:val="6"/>
        </w:numPr>
        <w:jc w:val="both"/>
        <w:rPr>
          <w:sz w:val="23"/>
          <w:szCs w:val="23"/>
        </w:rPr>
      </w:pPr>
      <w:r w:rsidRPr="0043796F">
        <w:rPr>
          <w:sz w:val="23"/>
          <w:szCs w:val="23"/>
        </w:rPr>
        <w:t>FPR</w:t>
      </w:r>
      <w:r w:rsidR="009B663A" w:rsidRPr="0043796F">
        <w:rPr>
          <w:sz w:val="23"/>
          <w:szCs w:val="23"/>
        </w:rPr>
        <w:t xml:space="preserve"> (False Positive Rate)</w:t>
      </w:r>
      <w:r w:rsidRPr="0043796F">
        <w:rPr>
          <w:sz w:val="23"/>
          <w:szCs w:val="23"/>
        </w:rPr>
        <w:t xml:space="preserve"> = 1 - Specificity</w:t>
      </w:r>
    </w:p>
    <w:p w14:paraId="583FD47D" w14:textId="77777777" w:rsidR="00F92687" w:rsidRPr="0043796F" w:rsidRDefault="00F92687" w:rsidP="00F92687">
      <w:pPr>
        <w:spacing w:line="360" w:lineRule="auto"/>
        <w:jc w:val="both"/>
      </w:pPr>
    </w:p>
    <w:p w14:paraId="63D026EA" w14:textId="77777777" w:rsidR="00F92687" w:rsidRPr="0043796F" w:rsidRDefault="00F92687" w:rsidP="00C90B07">
      <w:pPr>
        <w:pStyle w:val="Default"/>
        <w:jc w:val="both"/>
      </w:pPr>
      <w:r w:rsidRPr="0043796F">
        <w:t xml:space="preserve">Sensitivity and Specificity are inversely proportional to each other. </w:t>
      </w:r>
      <w:proofErr w:type="gramStart"/>
      <w:r w:rsidRPr="0043796F">
        <w:t>So</w:t>
      </w:r>
      <w:proofErr w:type="gramEnd"/>
      <w:r w:rsidRPr="0043796F">
        <w:t xml:space="preserve"> when we increase Sensitivity, Specificity decreases, and vice versa. When we decrease the threshold, we get more positive values thus it increases the sensitivity and decreasing the specificity.</w:t>
      </w:r>
    </w:p>
    <w:p w14:paraId="4371C330" w14:textId="77777777" w:rsidR="00F92687" w:rsidRPr="0043796F" w:rsidRDefault="00F92687" w:rsidP="00C90B07">
      <w:pPr>
        <w:pStyle w:val="Default"/>
        <w:jc w:val="both"/>
      </w:pPr>
      <w:r w:rsidRPr="0043796F">
        <w:t>Similarly, when we increase the threshold, we get more negative values thus we get higher specificity and lower sensitivity.</w:t>
      </w:r>
    </w:p>
    <w:p w14:paraId="7E59DCA7" w14:textId="2726CF32" w:rsidR="00F92687" w:rsidRPr="0043796F" w:rsidRDefault="00F92687" w:rsidP="00C90B07">
      <w:pPr>
        <w:pStyle w:val="Default"/>
        <w:jc w:val="both"/>
      </w:pPr>
      <w:r w:rsidRPr="0043796F">
        <w:t>A</w:t>
      </w:r>
      <w:r w:rsidR="00514C87" w:rsidRPr="0043796F">
        <w:t>lso</w:t>
      </w:r>
      <w:r w:rsidR="00712491" w:rsidRPr="0043796F">
        <w:t>,</w:t>
      </w:r>
      <w:r w:rsidR="00514C87" w:rsidRPr="0043796F">
        <w:t xml:space="preserve"> a</w:t>
      </w:r>
      <w:r w:rsidRPr="0043796F">
        <w:t xml:space="preserve">s we know FPR is 1 - specificity. </w:t>
      </w:r>
      <w:r w:rsidR="004529F7" w:rsidRPr="0043796F">
        <w:t>So,</w:t>
      </w:r>
      <w:r w:rsidRPr="0043796F">
        <w:t xml:space="preserve"> when we increase TPR, FPR also increases and vice versa.</w:t>
      </w:r>
    </w:p>
    <w:p w14:paraId="5C5CB990" w14:textId="06FB7D44" w:rsidR="00F92687" w:rsidRPr="0043796F" w:rsidRDefault="00F92687" w:rsidP="00F92687">
      <w:pPr>
        <w:spacing w:line="360" w:lineRule="auto"/>
        <w:jc w:val="both"/>
      </w:pPr>
    </w:p>
    <w:p w14:paraId="1DB922E7" w14:textId="77777777" w:rsidR="00485D99" w:rsidRPr="0043796F" w:rsidRDefault="00485D99" w:rsidP="00485D99">
      <w:pPr>
        <w:pStyle w:val="Default"/>
      </w:pPr>
    </w:p>
    <w:p w14:paraId="627CC53E" w14:textId="77777777" w:rsidR="00485D99" w:rsidRPr="0043796F" w:rsidRDefault="00485D99" w:rsidP="007A4F2F">
      <w:pPr>
        <w:pStyle w:val="Default"/>
        <w:spacing w:after="158"/>
        <w:jc w:val="both"/>
      </w:pPr>
      <w:r w:rsidRPr="0043796F">
        <w:t xml:space="preserve">The ROC curve is used to understand the strength of the model by evaluating the performance of the model at all the classification thresholds. The Area Under the Curve (AUC) summarizes the overall performance of the classifier. </w:t>
      </w:r>
    </w:p>
    <w:p w14:paraId="67A7C6BE" w14:textId="51EAB324" w:rsidR="00485D99" w:rsidRPr="0043796F" w:rsidRDefault="00485D99" w:rsidP="007A4F2F">
      <w:pPr>
        <w:pStyle w:val="Default"/>
        <w:spacing w:after="158"/>
        <w:jc w:val="both"/>
      </w:pPr>
      <w:r w:rsidRPr="0043796F">
        <w:t xml:space="preserve">● Best threshold would be one at which the True Positive Rate is high and False Positive Rate is low, i.e., misclassifications are low. </w:t>
      </w:r>
    </w:p>
    <w:p w14:paraId="2A806474" w14:textId="33F69411" w:rsidR="00485D99" w:rsidRPr="0043796F" w:rsidRDefault="00485D99" w:rsidP="007A4F2F">
      <w:pPr>
        <w:pStyle w:val="Default"/>
        <w:spacing w:after="158"/>
        <w:jc w:val="both"/>
      </w:pPr>
      <w:r w:rsidRPr="0043796F">
        <w:t xml:space="preserve">● Depending upon the problem statement, study will identify which measure is more important: high precision or high recall. </w:t>
      </w:r>
    </w:p>
    <w:p w14:paraId="1A9A9288" w14:textId="7E7FE2F0" w:rsidR="00485D99" w:rsidRPr="0043796F" w:rsidRDefault="00485D99" w:rsidP="007A4F2F">
      <w:pPr>
        <w:pStyle w:val="Default"/>
        <w:jc w:val="both"/>
        <w:rPr>
          <w:sz w:val="23"/>
          <w:szCs w:val="23"/>
        </w:rPr>
      </w:pPr>
      <w:r w:rsidRPr="0043796F">
        <w:t>● F1-Score is the harmonic mean of precision and recall values for a classification problem where the requirement is of having best precision and recall at the same time. The formula for F1-Score is: 2*(precision*recall)</w:t>
      </w:r>
      <w:proofErr w:type="gramStart"/>
      <w:r w:rsidRPr="0043796F">
        <w:t>/(</w:t>
      </w:r>
      <w:proofErr w:type="gramEnd"/>
      <w:r w:rsidR="00EE0698" w:rsidRPr="0043796F">
        <w:t xml:space="preserve">precision </w:t>
      </w:r>
      <w:r w:rsidR="00E94228" w:rsidRPr="0043796F">
        <w:t xml:space="preserve">+ </w:t>
      </w:r>
      <w:r w:rsidR="00EE0698" w:rsidRPr="0043796F">
        <w:t>recall</w:t>
      </w:r>
      <w:r w:rsidRPr="0043796F">
        <w:t>)</w:t>
      </w:r>
      <w:r w:rsidRPr="0043796F">
        <w:rPr>
          <w:sz w:val="23"/>
          <w:szCs w:val="23"/>
        </w:rPr>
        <w:t xml:space="preserve"> </w:t>
      </w:r>
    </w:p>
    <w:p w14:paraId="790159B0" w14:textId="2E576E56" w:rsidR="00485D99" w:rsidRDefault="00485D99" w:rsidP="00F92687">
      <w:pPr>
        <w:spacing w:line="360" w:lineRule="auto"/>
        <w:jc w:val="both"/>
      </w:pPr>
    </w:p>
    <w:p w14:paraId="6B309662" w14:textId="212F0539" w:rsidR="0006664C" w:rsidRDefault="0006664C" w:rsidP="00F92687">
      <w:pPr>
        <w:spacing w:line="360" w:lineRule="auto"/>
        <w:jc w:val="both"/>
      </w:pPr>
    </w:p>
    <w:p w14:paraId="23E8298F" w14:textId="163D86E5" w:rsidR="0006664C" w:rsidRDefault="0006664C" w:rsidP="00F92687">
      <w:pPr>
        <w:spacing w:line="360" w:lineRule="auto"/>
        <w:jc w:val="both"/>
      </w:pPr>
    </w:p>
    <w:p w14:paraId="516CBEF4" w14:textId="77777777" w:rsidR="0006664C" w:rsidRPr="0043796F" w:rsidRDefault="0006664C" w:rsidP="00F92687">
      <w:pPr>
        <w:spacing w:line="360" w:lineRule="auto"/>
        <w:jc w:val="both"/>
      </w:pPr>
    </w:p>
    <w:p w14:paraId="09862EF1" w14:textId="36A5D0E5" w:rsidR="00A32FBD" w:rsidRPr="0043796F" w:rsidRDefault="00A32FBD" w:rsidP="00A32FBD">
      <w:pPr>
        <w:pStyle w:val="Heading1"/>
        <w:ind w:left="0"/>
        <w:jc w:val="both"/>
        <w:rPr>
          <w:rFonts w:cs="Times New Roman"/>
          <w:sz w:val="24"/>
          <w:szCs w:val="24"/>
        </w:rPr>
      </w:pPr>
      <w:bookmarkStart w:id="15" w:name="_Toc69066194"/>
      <w:r w:rsidRPr="0043796F">
        <w:rPr>
          <w:rFonts w:cs="Times New Roman"/>
          <w:sz w:val="24"/>
          <w:szCs w:val="24"/>
        </w:rPr>
        <w:lastRenderedPageBreak/>
        <w:t>7.</w:t>
      </w:r>
      <w:r w:rsidRPr="0043796F">
        <w:rPr>
          <w:rFonts w:cs="Times New Roman"/>
          <w:sz w:val="24"/>
          <w:szCs w:val="24"/>
        </w:rPr>
        <w:t>6</w:t>
      </w:r>
      <w:r w:rsidRPr="0043796F">
        <w:rPr>
          <w:rFonts w:cs="Times New Roman"/>
          <w:sz w:val="24"/>
          <w:szCs w:val="24"/>
        </w:rPr>
        <w:t xml:space="preserve"> Interpretability</w:t>
      </w:r>
      <w:r w:rsidRPr="0043796F">
        <w:rPr>
          <w:rFonts w:cs="Times New Roman"/>
          <w:sz w:val="24"/>
          <w:szCs w:val="24"/>
        </w:rPr>
        <w:t xml:space="preserve"> of the models</w:t>
      </w:r>
      <w:bookmarkEnd w:id="15"/>
    </w:p>
    <w:p w14:paraId="124B9F9C" w14:textId="77777777" w:rsidR="001156DD" w:rsidRPr="0043796F" w:rsidRDefault="001156DD" w:rsidP="001156DD">
      <w:pPr>
        <w:rPr>
          <w:lang w:val="en-GB"/>
        </w:rPr>
      </w:pPr>
    </w:p>
    <w:p w14:paraId="17532C22" w14:textId="47AC124E" w:rsidR="00827978" w:rsidRPr="0043796F" w:rsidRDefault="009377B3" w:rsidP="00433376">
      <w:pPr>
        <w:pStyle w:val="ListParagraph"/>
        <w:numPr>
          <w:ilvl w:val="0"/>
          <w:numId w:val="18"/>
        </w:numPr>
        <w:spacing w:line="360" w:lineRule="auto"/>
        <w:rPr>
          <w:rFonts w:ascii="Times New Roman" w:hAnsi="Times New Roman" w:cs="Times New Roman"/>
          <w:sz w:val="24"/>
          <w:szCs w:val="24"/>
          <w:lang w:val="en-US"/>
        </w:rPr>
      </w:pPr>
      <w:r w:rsidRPr="0043796F">
        <w:rPr>
          <w:rFonts w:ascii="Times New Roman" w:hAnsi="Times New Roman" w:cs="Times New Roman"/>
          <w:b/>
          <w:bCs/>
          <w:sz w:val="24"/>
          <w:szCs w:val="24"/>
          <w:lang w:val="en-US"/>
        </w:rPr>
        <w:t>LIME</w:t>
      </w:r>
      <w:r w:rsidRPr="0043796F">
        <w:rPr>
          <w:rFonts w:ascii="Times New Roman" w:hAnsi="Times New Roman" w:cs="Times New Roman"/>
          <w:sz w:val="24"/>
          <w:szCs w:val="24"/>
          <w:lang w:val="en-US"/>
        </w:rPr>
        <w:t>:</w:t>
      </w:r>
      <w:r w:rsidR="00433376" w:rsidRPr="0043796F">
        <w:rPr>
          <w:rFonts w:ascii="Times New Roman" w:hAnsi="Times New Roman" w:cs="Times New Roman"/>
          <w:sz w:val="24"/>
          <w:szCs w:val="24"/>
          <w:lang w:val="en-US"/>
        </w:rPr>
        <w:t xml:space="preserve">  </w:t>
      </w:r>
      <w:r w:rsidRPr="0043796F">
        <w:rPr>
          <w:rFonts w:ascii="Times New Roman" w:hAnsi="Times New Roman" w:cs="Times New Roman"/>
          <w:sz w:val="24"/>
          <w:szCs w:val="24"/>
          <w:lang w:val="en-US"/>
        </w:rPr>
        <w:t>LIME is an algorithm that helps explaining predictions of any classification or regression model</w:t>
      </w:r>
      <w:r w:rsidR="00737173" w:rsidRPr="0043796F">
        <w:rPr>
          <w:rFonts w:ascii="Times New Roman" w:hAnsi="Times New Roman" w:cs="Times New Roman"/>
          <w:sz w:val="24"/>
          <w:szCs w:val="24"/>
          <w:lang w:val="en-US"/>
        </w:rPr>
        <w:t xml:space="preserve"> by approximating it locally with some interpretable model.</w:t>
      </w:r>
      <w:r w:rsidR="0078020A" w:rsidRPr="0043796F">
        <w:rPr>
          <w:rFonts w:ascii="Times New Roman" w:hAnsi="Times New Roman" w:cs="Times New Roman"/>
          <w:sz w:val="24"/>
          <w:szCs w:val="24"/>
          <w:lang w:val="en-US"/>
        </w:rPr>
        <w:t xml:space="preserve"> </w:t>
      </w:r>
      <w:r w:rsidR="0078020A" w:rsidRPr="0043796F">
        <w:rPr>
          <w:rFonts w:ascii="Times New Roman" w:hAnsi="Times New Roman" w:cs="Times New Roman"/>
          <w:color w:val="212529"/>
          <w:spacing w:val="-5"/>
          <w:sz w:val="24"/>
          <w:szCs w:val="24"/>
          <w:shd w:val="clear" w:color="auto" w:fill="FFFFFF"/>
        </w:rPr>
        <w:t>The output of LIME is a set of explanations representing the contribution of each feature to a prediction for a single sample, which is a form of local interpretability.</w:t>
      </w:r>
      <w:r w:rsidR="00827978" w:rsidRPr="0043796F">
        <w:rPr>
          <w:rFonts w:ascii="Times New Roman" w:hAnsi="Times New Roman" w:cs="Times New Roman"/>
          <w:color w:val="212529"/>
          <w:spacing w:val="-5"/>
          <w:sz w:val="24"/>
          <w:szCs w:val="24"/>
          <w:shd w:val="clear" w:color="auto" w:fill="FFFFFF"/>
        </w:rPr>
        <w:t xml:space="preserve"> </w:t>
      </w:r>
      <w:r w:rsidR="00827978" w:rsidRPr="0043796F">
        <w:rPr>
          <w:rFonts w:ascii="Times New Roman" w:hAnsi="Times New Roman" w:cs="Times New Roman"/>
          <w:sz w:val="24"/>
          <w:szCs w:val="24"/>
        </w:rPr>
        <w:t>Interpretable models in LIME can be, for instance, linear regression or decision trees, which are trained on small perturbations (e.g. adding noise, removing words, hiding parts of the image) of the original model to provide a good local approximation</w:t>
      </w:r>
      <w:r w:rsidR="00034AAB" w:rsidRPr="0043796F">
        <w:rPr>
          <w:rFonts w:ascii="Times New Roman" w:hAnsi="Times New Roman" w:cs="Times New Roman"/>
          <w:sz w:val="24"/>
          <w:szCs w:val="24"/>
        </w:rPr>
        <w:t>.</w:t>
      </w:r>
      <w:r w:rsidR="0029266B" w:rsidRPr="0043796F">
        <w:rPr>
          <w:rFonts w:ascii="Times New Roman" w:hAnsi="Times New Roman" w:cs="Times New Roman"/>
          <w:sz w:val="24"/>
          <w:szCs w:val="24"/>
        </w:rPr>
        <w:t xml:space="preserve"> </w:t>
      </w:r>
      <w:r w:rsidR="0029266B" w:rsidRPr="0043796F">
        <w:rPr>
          <w:rFonts w:ascii="Times New Roman" w:hAnsi="Times New Roman" w:cs="Times New Roman"/>
          <w:sz w:val="24"/>
          <w:szCs w:val="24"/>
        </w:rPr>
        <w:fldChar w:fldCharType="begin" w:fldLock="1"/>
      </w:r>
      <w:r w:rsidR="00127A7A" w:rsidRPr="0043796F">
        <w:rPr>
          <w:rFonts w:ascii="Times New Roman" w:hAnsi="Times New Roman" w:cs="Times New Roman"/>
          <w:sz w:val="24"/>
          <w:szCs w:val="24"/>
        </w:rPr>
        <w:instrText>ADDIN CSL_CITATION {"citationItems":[{"id":"ITEM-1","itemData":{"URL":"https://paperswithcode.com/method/lime","accessed":{"date-parts":[["2021","4","11"]]},"id":"ITEM-1","issued":{"date-parts":[["0"]]},"title":"LIME Explained | Papers With Code","type":"webpage"},"uris":["http://www.mendeley.com/documents/?uuid=6c8c2cdb-d022-369b-9371-63983913d413"]}],"mendeley":{"formattedCitation":"(LIME Explained | Papers With Code, 2021)","plainTextFormattedCitation":"(LIME Explained | Papers With Code, 2021)","previouslyFormattedCitation":"(LIME Explained | Papers With Code, 2021)"},"properties":{"noteIndex":0},"schema":"https://github.com/citation-style-language/schema/raw/master/csl-citation.json"}</w:instrText>
      </w:r>
      <w:r w:rsidR="0029266B" w:rsidRPr="0043796F">
        <w:rPr>
          <w:rFonts w:ascii="Times New Roman" w:hAnsi="Times New Roman" w:cs="Times New Roman"/>
          <w:sz w:val="24"/>
          <w:szCs w:val="24"/>
        </w:rPr>
        <w:fldChar w:fldCharType="separate"/>
      </w:r>
      <w:r w:rsidR="0029266B" w:rsidRPr="0043796F">
        <w:rPr>
          <w:rFonts w:ascii="Times New Roman" w:hAnsi="Times New Roman" w:cs="Times New Roman"/>
          <w:noProof/>
          <w:sz w:val="24"/>
          <w:szCs w:val="24"/>
        </w:rPr>
        <w:t>(LIME Explained | Papers With Code, 2021)</w:t>
      </w:r>
      <w:r w:rsidR="0029266B" w:rsidRPr="0043796F">
        <w:rPr>
          <w:rFonts w:ascii="Times New Roman" w:hAnsi="Times New Roman" w:cs="Times New Roman"/>
          <w:sz w:val="24"/>
          <w:szCs w:val="24"/>
        </w:rPr>
        <w:fldChar w:fldCharType="end"/>
      </w:r>
    </w:p>
    <w:p w14:paraId="40D931A7" w14:textId="77777777" w:rsidR="003D785C" w:rsidRPr="0043796F" w:rsidRDefault="003D785C" w:rsidP="003D785C">
      <w:pPr>
        <w:pStyle w:val="ListParagraph"/>
        <w:spacing w:line="360" w:lineRule="auto"/>
        <w:rPr>
          <w:rFonts w:ascii="Times New Roman" w:hAnsi="Times New Roman" w:cs="Times New Roman"/>
          <w:lang w:val="en-US"/>
        </w:rPr>
      </w:pPr>
    </w:p>
    <w:p w14:paraId="139B9E0F" w14:textId="0DF2FABA" w:rsidR="00F75BC9" w:rsidRPr="00EF60BC" w:rsidRDefault="009377B3" w:rsidP="005245A0">
      <w:pPr>
        <w:pStyle w:val="ListParagraph"/>
        <w:numPr>
          <w:ilvl w:val="0"/>
          <w:numId w:val="18"/>
        </w:numPr>
        <w:spacing w:line="360" w:lineRule="auto"/>
        <w:rPr>
          <w:rFonts w:ascii="Times New Roman" w:hAnsi="Times New Roman" w:cs="Times New Roman"/>
          <w:sz w:val="24"/>
          <w:szCs w:val="24"/>
          <w:lang w:val="en-US"/>
        </w:rPr>
      </w:pPr>
      <w:r w:rsidRPr="0043796F">
        <w:rPr>
          <w:rFonts w:ascii="Times New Roman" w:hAnsi="Times New Roman" w:cs="Times New Roman"/>
          <w:b/>
          <w:bCs/>
          <w:sz w:val="24"/>
          <w:szCs w:val="24"/>
          <w:lang w:val="en-US"/>
        </w:rPr>
        <w:t>SHAP</w:t>
      </w:r>
      <w:r w:rsidRPr="0043796F">
        <w:rPr>
          <w:rFonts w:ascii="Times New Roman" w:hAnsi="Times New Roman" w:cs="Times New Roman"/>
          <w:sz w:val="24"/>
          <w:szCs w:val="24"/>
          <w:lang w:val="en-US"/>
        </w:rPr>
        <w:t>:</w:t>
      </w:r>
      <w:r w:rsidR="00433376" w:rsidRPr="0043796F">
        <w:rPr>
          <w:rFonts w:ascii="Times New Roman" w:hAnsi="Times New Roman" w:cs="Times New Roman"/>
          <w:sz w:val="24"/>
          <w:szCs w:val="24"/>
          <w:lang w:val="en-US"/>
        </w:rPr>
        <w:t xml:space="preserve"> </w:t>
      </w:r>
      <w:r w:rsidR="00433376" w:rsidRPr="0043796F">
        <w:rPr>
          <w:rFonts w:ascii="Times New Roman" w:hAnsi="Times New Roman" w:cs="Times New Roman"/>
          <w:sz w:val="24"/>
          <w:szCs w:val="24"/>
          <w:lang w:val="en-IN"/>
        </w:rPr>
        <w:t>The goal of SHAP is to explain the prediction of an instance x by computing the contribution of each feature to the prediction</w:t>
      </w:r>
      <w:r w:rsidR="003536B7" w:rsidRPr="0043796F">
        <w:rPr>
          <w:rFonts w:ascii="Times New Roman" w:hAnsi="Times New Roman" w:cs="Times New Roman"/>
          <w:sz w:val="24"/>
          <w:szCs w:val="24"/>
          <w:lang w:val="en-IN"/>
        </w:rPr>
        <w:t xml:space="preserve">. </w:t>
      </w:r>
      <w:r w:rsidR="003536B7" w:rsidRPr="0043796F">
        <w:rPr>
          <w:rFonts w:ascii="Times New Roman" w:hAnsi="Times New Roman" w:cs="Times New Roman"/>
          <w:sz w:val="24"/>
          <w:szCs w:val="24"/>
          <w:lang w:val="en-IN"/>
        </w:rPr>
        <w:t>The SHAP explanation method computes Shapley values from coalitional game theory</w:t>
      </w:r>
      <w:r w:rsidR="00F645CF" w:rsidRPr="0043796F">
        <w:rPr>
          <w:rFonts w:ascii="Times New Roman" w:hAnsi="Times New Roman" w:cs="Times New Roman"/>
          <w:sz w:val="24"/>
          <w:szCs w:val="24"/>
          <w:lang w:val="en-IN"/>
        </w:rPr>
        <w:t xml:space="preserve">. </w:t>
      </w:r>
      <w:r w:rsidR="00F645CF" w:rsidRPr="0043796F">
        <w:rPr>
          <w:rFonts w:ascii="Times New Roman" w:hAnsi="Times New Roman" w:cs="Times New Roman"/>
          <w:sz w:val="24"/>
          <w:szCs w:val="24"/>
          <w:lang w:val="en-IN"/>
        </w:rPr>
        <w:t>SHAP unify methods such as LIME, LOCO, and Shapley Values to derive consistent local variable contributions to model predictions. It presents desirable three properties 1. Local accuracy 2. Missingness 3. Consistency</w:t>
      </w:r>
      <w:r w:rsidR="00F645CF" w:rsidRPr="0043796F">
        <w:rPr>
          <w:rFonts w:ascii="Times New Roman" w:hAnsi="Times New Roman" w:cs="Times New Roman"/>
          <w:sz w:val="24"/>
          <w:szCs w:val="24"/>
          <w:lang w:val="en-IN"/>
        </w:rPr>
        <w:t xml:space="preserve">. </w:t>
      </w:r>
      <w:r w:rsidR="00127A7A" w:rsidRPr="0043796F">
        <w:rPr>
          <w:rFonts w:ascii="Times New Roman" w:hAnsi="Times New Roman" w:cs="Times New Roman"/>
          <w:sz w:val="24"/>
          <w:szCs w:val="24"/>
          <w:lang w:val="en-IN"/>
        </w:rPr>
        <w:t xml:space="preserve"> </w:t>
      </w:r>
      <w:r w:rsidR="00127A7A" w:rsidRPr="0043796F">
        <w:rPr>
          <w:rFonts w:ascii="Times New Roman" w:hAnsi="Times New Roman" w:cs="Times New Roman"/>
          <w:sz w:val="24"/>
          <w:szCs w:val="24"/>
          <w:lang w:val="en-IN"/>
        </w:rPr>
        <w:fldChar w:fldCharType="begin" w:fldLock="1"/>
      </w:r>
      <w:r w:rsidR="00127A7A" w:rsidRPr="0043796F">
        <w:rPr>
          <w:rFonts w:ascii="Times New Roman" w:hAnsi="Times New Roman" w:cs="Times New Roman"/>
          <w:sz w:val="24"/>
          <w:szCs w:val="24"/>
          <w:lang w:val="en-IN"/>
        </w:rPr>
        <w:instrText>ADDIN CSL_CITATION {"citationItems":[{"id":"ITEM-1","itemData":{"URL":"https://christophm.github.io/interpretable-ml-book/shap.html#definition","accessed":{"date-parts":[["2021","4","11"]]},"id":"ITEM-1","issued":{"date-parts":[["0"]]},"title":"5.10 SHAP (SHapley Additive exPlanations) | Interpretable Machine Learning","type":"webpage"},"uris":["http://www.mendeley.com/documents/?uuid=38685bee-b9d2-3790-a233-8db0a6d09766"]}],"mendeley":{"formattedCitation":"(5.10 SHAP (SHapley Additive exPlanations) | Interpretable Machine Learning, 2021)","plainTextFormattedCitation":"(5.10 SHAP (SHapley Additive exPlanations) | Interpretable Machine Learning, 2021)","previouslyFormattedCitation":"(5.10 SHAP (SHapley Additive exPlanations) | Interpretable Machine Learning, 2021)"},"properties":{"noteIndex":0},"schema":"https://github.com/citation-style-language/schema/raw/master/csl-citation.json"}</w:instrText>
      </w:r>
      <w:r w:rsidR="00127A7A" w:rsidRPr="0043796F">
        <w:rPr>
          <w:rFonts w:ascii="Times New Roman" w:hAnsi="Times New Roman" w:cs="Times New Roman"/>
          <w:sz w:val="24"/>
          <w:szCs w:val="24"/>
          <w:lang w:val="en-IN"/>
        </w:rPr>
        <w:fldChar w:fldCharType="separate"/>
      </w:r>
      <w:r w:rsidR="00127A7A" w:rsidRPr="0043796F">
        <w:rPr>
          <w:rFonts w:ascii="Times New Roman" w:hAnsi="Times New Roman" w:cs="Times New Roman"/>
          <w:noProof/>
          <w:sz w:val="24"/>
          <w:szCs w:val="24"/>
          <w:lang w:val="en-IN"/>
        </w:rPr>
        <w:t>(5.10 SHAP (SHapley Additive exPlanations) | Interpretable Machine Learning, 2021)</w:t>
      </w:r>
      <w:r w:rsidR="00127A7A" w:rsidRPr="0043796F">
        <w:rPr>
          <w:rFonts w:ascii="Times New Roman" w:hAnsi="Times New Roman" w:cs="Times New Roman"/>
          <w:sz w:val="24"/>
          <w:szCs w:val="24"/>
          <w:lang w:val="en-IN"/>
        </w:rPr>
        <w:fldChar w:fldCharType="end"/>
      </w:r>
    </w:p>
    <w:p w14:paraId="0F804DFD" w14:textId="5171EA59" w:rsidR="00316735" w:rsidRPr="0043796F" w:rsidRDefault="00316735" w:rsidP="00316735">
      <w:pPr>
        <w:pStyle w:val="Heading1"/>
        <w:ind w:left="0"/>
        <w:jc w:val="both"/>
        <w:rPr>
          <w:rFonts w:cs="Times New Roman"/>
          <w:sz w:val="24"/>
          <w:szCs w:val="24"/>
        </w:rPr>
      </w:pPr>
      <w:bookmarkStart w:id="16" w:name="_Toc69066195"/>
      <w:r w:rsidRPr="0043796F">
        <w:rPr>
          <w:rFonts w:cs="Times New Roman"/>
          <w:sz w:val="24"/>
          <w:szCs w:val="24"/>
        </w:rPr>
        <w:t>7.</w:t>
      </w:r>
      <w:r w:rsidR="00600A71" w:rsidRPr="0043796F">
        <w:rPr>
          <w:rFonts w:cs="Times New Roman"/>
          <w:sz w:val="24"/>
          <w:szCs w:val="24"/>
        </w:rPr>
        <w:t>7</w:t>
      </w:r>
      <w:r w:rsidRPr="0043796F">
        <w:rPr>
          <w:rFonts w:cs="Times New Roman"/>
          <w:sz w:val="24"/>
          <w:szCs w:val="24"/>
        </w:rPr>
        <w:t xml:space="preserve"> Results</w:t>
      </w:r>
      <w:bookmarkEnd w:id="16"/>
    </w:p>
    <w:p w14:paraId="56D44378" w14:textId="77777777" w:rsidR="00226F4B" w:rsidRPr="0043796F" w:rsidRDefault="00226F4B" w:rsidP="000B34F4">
      <w:pPr>
        <w:rPr>
          <w:sz w:val="23"/>
          <w:szCs w:val="23"/>
        </w:rPr>
      </w:pPr>
    </w:p>
    <w:p w14:paraId="38645078" w14:textId="5E620CAE" w:rsidR="00FD6BB5" w:rsidRPr="007A7081" w:rsidRDefault="000B34F4" w:rsidP="007A7081">
      <w:pPr>
        <w:rPr>
          <w:lang w:val="en-GB"/>
        </w:rPr>
      </w:pPr>
      <w:r w:rsidRPr="0043796F">
        <w:t xml:space="preserve">The research will be concluded based on comparative study </w:t>
      </w:r>
      <w:r w:rsidR="001018F6" w:rsidRPr="0043796F">
        <w:t xml:space="preserve">of the </w:t>
      </w:r>
      <w:r w:rsidRPr="0043796F">
        <w:t xml:space="preserve">performance of </w:t>
      </w:r>
      <w:r w:rsidR="007234A1" w:rsidRPr="0043796F">
        <w:t xml:space="preserve">the </w:t>
      </w:r>
      <w:r w:rsidRPr="0043796F">
        <w:t>above models with all embeddings mentioned</w:t>
      </w:r>
      <w:r w:rsidR="00213506" w:rsidRPr="0043796F">
        <w:t>(TF-IDF, Word2Vec Embeddings, BERT Embeddings)</w:t>
      </w:r>
      <w:r w:rsidRPr="0043796F">
        <w:t>.</w:t>
      </w:r>
      <w:r w:rsidR="003B0EB0" w:rsidRPr="0043796F">
        <w:t xml:space="preserve"> </w:t>
      </w:r>
      <w:r w:rsidR="00F600EE" w:rsidRPr="0043796F">
        <w:t xml:space="preserve">Performances of the models will be compared based on AUC-ROC primarily. </w:t>
      </w:r>
      <w:r w:rsidR="003B0EB0" w:rsidRPr="0043796F">
        <w:t>I will also try</w:t>
      </w:r>
      <w:r w:rsidRPr="0043796F">
        <w:t xml:space="preserve"> </w:t>
      </w:r>
      <w:r w:rsidR="003B0EB0" w:rsidRPr="0043796F">
        <w:t>to achieve interpretability of classical model using techniques like LIM</w:t>
      </w:r>
      <w:r w:rsidR="002014D2" w:rsidRPr="0043796F">
        <w:t>E and SHAP.</w:t>
      </w:r>
      <w:r w:rsidR="00052810" w:rsidRPr="0043796F">
        <w:t xml:space="preserve">  Then I will compare the insights drawn from LIME and SHAP both.</w:t>
      </w:r>
      <w:r w:rsidRPr="0043796F">
        <w:t xml:space="preserve"> </w:t>
      </w:r>
    </w:p>
    <w:p w14:paraId="1C0F8D08" w14:textId="77777777" w:rsidR="00947D4B" w:rsidRPr="0043796F" w:rsidRDefault="00947D4B" w:rsidP="005245A0">
      <w:pPr>
        <w:pStyle w:val="Heading1"/>
        <w:ind w:left="0"/>
        <w:jc w:val="both"/>
        <w:rPr>
          <w:rFonts w:cs="Times New Roman"/>
          <w:sz w:val="24"/>
          <w:szCs w:val="24"/>
        </w:rPr>
      </w:pPr>
      <w:bookmarkStart w:id="17" w:name="_Toc69066196"/>
      <w:r w:rsidRPr="0043796F">
        <w:rPr>
          <w:rFonts w:cs="Times New Roman"/>
          <w:sz w:val="24"/>
          <w:szCs w:val="24"/>
        </w:rPr>
        <w:t>8. Requirements Resources</w:t>
      </w:r>
      <w:bookmarkEnd w:id="17"/>
    </w:p>
    <w:p w14:paraId="1BA223A8" w14:textId="74E34F61" w:rsidR="00947D4B" w:rsidRPr="0043796F" w:rsidRDefault="005A1BE4" w:rsidP="005A1BE4">
      <w:pPr>
        <w:pStyle w:val="ListParagraph"/>
        <w:numPr>
          <w:ilvl w:val="0"/>
          <w:numId w:val="7"/>
        </w:numPr>
        <w:rPr>
          <w:rFonts w:ascii="Times New Roman" w:hAnsi="Times New Roman" w:cs="Times New Roman"/>
          <w:sz w:val="24"/>
          <w:szCs w:val="24"/>
        </w:rPr>
      </w:pPr>
      <w:r w:rsidRPr="0043796F">
        <w:rPr>
          <w:rFonts w:ascii="Times New Roman" w:hAnsi="Times New Roman" w:cs="Times New Roman"/>
          <w:sz w:val="24"/>
          <w:szCs w:val="24"/>
        </w:rPr>
        <w:t>Hardware Requirements</w:t>
      </w:r>
    </w:p>
    <w:p w14:paraId="248A59F2" w14:textId="27656831" w:rsidR="005A1BE4" w:rsidRPr="0043796F" w:rsidRDefault="005A1BE4" w:rsidP="00617049">
      <w:pPr>
        <w:pStyle w:val="ListParagraph"/>
        <w:numPr>
          <w:ilvl w:val="0"/>
          <w:numId w:val="8"/>
        </w:numPr>
        <w:rPr>
          <w:rFonts w:ascii="Times New Roman" w:hAnsi="Times New Roman" w:cs="Times New Roman"/>
          <w:sz w:val="24"/>
          <w:szCs w:val="24"/>
        </w:rPr>
      </w:pPr>
      <w:r w:rsidRPr="0043796F">
        <w:rPr>
          <w:rFonts w:ascii="Times New Roman" w:hAnsi="Times New Roman" w:cs="Times New Roman"/>
          <w:sz w:val="24"/>
          <w:szCs w:val="24"/>
        </w:rPr>
        <w:t xml:space="preserve">Operating System:  MacOS </w:t>
      </w:r>
      <w:proofErr w:type="spellStart"/>
      <w:r w:rsidRPr="0043796F">
        <w:rPr>
          <w:rFonts w:ascii="Times New Roman" w:hAnsi="Times New Roman" w:cs="Times New Roman"/>
          <w:sz w:val="24"/>
          <w:szCs w:val="24"/>
        </w:rPr>
        <w:t>BigSur</w:t>
      </w:r>
      <w:proofErr w:type="spellEnd"/>
    </w:p>
    <w:p w14:paraId="6AA9553B" w14:textId="53CEE9C5" w:rsidR="005A1BE4" w:rsidRPr="0043796F" w:rsidRDefault="00260F32" w:rsidP="00617049">
      <w:pPr>
        <w:pStyle w:val="ListParagraph"/>
        <w:numPr>
          <w:ilvl w:val="0"/>
          <w:numId w:val="8"/>
        </w:numPr>
        <w:rPr>
          <w:rFonts w:ascii="Times New Roman" w:hAnsi="Times New Roman" w:cs="Times New Roman"/>
          <w:sz w:val="24"/>
          <w:szCs w:val="24"/>
        </w:rPr>
      </w:pPr>
      <w:r w:rsidRPr="0043796F">
        <w:rPr>
          <w:rFonts w:ascii="Times New Roman" w:hAnsi="Times New Roman" w:cs="Times New Roman"/>
          <w:sz w:val="24"/>
          <w:szCs w:val="24"/>
        </w:rPr>
        <w:t>Processor: 2.2 GHz 6-Core Intel Core i7</w:t>
      </w:r>
    </w:p>
    <w:p w14:paraId="7D379ABC" w14:textId="29686337" w:rsidR="005A1BE4" w:rsidRPr="0043796F" w:rsidRDefault="00260F32" w:rsidP="00617049">
      <w:pPr>
        <w:pStyle w:val="ListParagraph"/>
        <w:numPr>
          <w:ilvl w:val="0"/>
          <w:numId w:val="8"/>
        </w:numPr>
        <w:rPr>
          <w:rFonts w:ascii="Times New Roman" w:hAnsi="Times New Roman" w:cs="Times New Roman"/>
          <w:sz w:val="24"/>
          <w:szCs w:val="24"/>
        </w:rPr>
      </w:pPr>
      <w:r w:rsidRPr="0043796F">
        <w:rPr>
          <w:rFonts w:ascii="Times New Roman" w:hAnsi="Times New Roman" w:cs="Times New Roman"/>
          <w:sz w:val="24"/>
          <w:szCs w:val="24"/>
        </w:rPr>
        <w:t>Memory: 16 GB</w:t>
      </w:r>
    </w:p>
    <w:p w14:paraId="4F694129" w14:textId="59382A7D" w:rsidR="005A1BE4" w:rsidRPr="0043796F" w:rsidRDefault="005A1BE4" w:rsidP="005A1BE4">
      <w:pPr>
        <w:pStyle w:val="ListParagraph"/>
        <w:rPr>
          <w:rFonts w:ascii="Times New Roman" w:hAnsi="Times New Roman" w:cs="Times New Roman"/>
          <w:sz w:val="24"/>
          <w:szCs w:val="24"/>
        </w:rPr>
      </w:pPr>
    </w:p>
    <w:p w14:paraId="476AA6E0" w14:textId="07AC779E" w:rsidR="005A1BE4" w:rsidRPr="0043796F" w:rsidRDefault="005A1BE4" w:rsidP="005A1BE4">
      <w:pPr>
        <w:pStyle w:val="ListParagraph"/>
        <w:numPr>
          <w:ilvl w:val="0"/>
          <w:numId w:val="7"/>
        </w:numPr>
        <w:rPr>
          <w:rFonts w:ascii="Times New Roman" w:hAnsi="Times New Roman" w:cs="Times New Roman"/>
          <w:sz w:val="24"/>
          <w:szCs w:val="24"/>
        </w:rPr>
      </w:pPr>
      <w:r w:rsidRPr="0043796F">
        <w:rPr>
          <w:rFonts w:ascii="Times New Roman" w:hAnsi="Times New Roman" w:cs="Times New Roman"/>
          <w:sz w:val="24"/>
          <w:szCs w:val="24"/>
        </w:rPr>
        <w:t>Software Requirements</w:t>
      </w:r>
    </w:p>
    <w:p w14:paraId="2FDBD9C1" w14:textId="315C0E22" w:rsidR="00ED23CB" w:rsidRPr="0043796F" w:rsidRDefault="000F3CF4" w:rsidP="002B12D6">
      <w:pPr>
        <w:pStyle w:val="ListParagraph"/>
        <w:numPr>
          <w:ilvl w:val="0"/>
          <w:numId w:val="10"/>
        </w:numPr>
        <w:rPr>
          <w:rFonts w:ascii="Times New Roman" w:hAnsi="Times New Roman" w:cs="Times New Roman"/>
          <w:sz w:val="24"/>
          <w:szCs w:val="24"/>
        </w:rPr>
      </w:pPr>
      <w:r w:rsidRPr="0043796F">
        <w:rPr>
          <w:rFonts w:ascii="Times New Roman" w:hAnsi="Times New Roman" w:cs="Times New Roman"/>
          <w:sz w:val="24"/>
          <w:szCs w:val="24"/>
        </w:rPr>
        <w:t>Python Version: 3.3</w:t>
      </w:r>
    </w:p>
    <w:p w14:paraId="203D9F27" w14:textId="42E2FFD4" w:rsidR="00ED23CB" w:rsidRPr="0043796F" w:rsidRDefault="000F3CF4" w:rsidP="002B12D6">
      <w:pPr>
        <w:pStyle w:val="ListParagraph"/>
        <w:numPr>
          <w:ilvl w:val="0"/>
          <w:numId w:val="10"/>
        </w:numPr>
        <w:rPr>
          <w:rFonts w:ascii="Times New Roman" w:hAnsi="Times New Roman" w:cs="Times New Roman"/>
          <w:sz w:val="24"/>
          <w:szCs w:val="24"/>
        </w:rPr>
      </w:pPr>
      <w:r w:rsidRPr="0043796F">
        <w:rPr>
          <w:rFonts w:ascii="Times New Roman" w:hAnsi="Times New Roman" w:cs="Times New Roman"/>
          <w:sz w:val="24"/>
          <w:szCs w:val="24"/>
        </w:rPr>
        <w:t>Jupyter Lab: 2.2.6</w:t>
      </w:r>
    </w:p>
    <w:p w14:paraId="3FB6830A" w14:textId="29D84ED7" w:rsidR="00DC0323" w:rsidRPr="0043796F" w:rsidRDefault="001025DB" w:rsidP="00DC0323">
      <w:pPr>
        <w:pStyle w:val="ListParagraph"/>
        <w:numPr>
          <w:ilvl w:val="0"/>
          <w:numId w:val="10"/>
        </w:numPr>
        <w:rPr>
          <w:rFonts w:ascii="Times New Roman" w:hAnsi="Times New Roman" w:cs="Times New Roman"/>
          <w:sz w:val="24"/>
          <w:szCs w:val="24"/>
        </w:rPr>
      </w:pPr>
      <w:r w:rsidRPr="0043796F">
        <w:rPr>
          <w:rFonts w:ascii="Times New Roman" w:hAnsi="Times New Roman" w:cs="Times New Roman"/>
          <w:sz w:val="24"/>
          <w:szCs w:val="24"/>
        </w:rPr>
        <w:t>Python Libraries for machine learning: Pandas and NumPy</w:t>
      </w:r>
      <w:r w:rsidR="00E57AAA" w:rsidRPr="0043796F">
        <w:rPr>
          <w:rFonts w:ascii="Times New Roman" w:hAnsi="Times New Roman" w:cs="Times New Roman"/>
          <w:sz w:val="24"/>
          <w:szCs w:val="24"/>
        </w:rPr>
        <w:t xml:space="preserve"> </w:t>
      </w:r>
      <w:r w:rsidRPr="0043796F">
        <w:rPr>
          <w:rFonts w:ascii="Times New Roman" w:hAnsi="Times New Roman" w:cs="Times New Roman"/>
          <w:sz w:val="24"/>
          <w:szCs w:val="24"/>
        </w:rPr>
        <w:t>for data processing, Matplotlib and Seaborn for data visualization, scikit-learn learn for data pre-processing, predictive modelling &amp; model evaluation</w:t>
      </w:r>
      <w:r w:rsidR="00DC0323" w:rsidRPr="0043796F">
        <w:rPr>
          <w:rFonts w:ascii="Times New Roman" w:hAnsi="Times New Roman" w:cs="Times New Roman"/>
          <w:sz w:val="24"/>
          <w:szCs w:val="24"/>
        </w:rPr>
        <w:t>.</w:t>
      </w:r>
    </w:p>
    <w:p w14:paraId="63B90367" w14:textId="77777777" w:rsidR="0080668D" w:rsidRDefault="00DC0323" w:rsidP="0080668D">
      <w:pPr>
        <w:pStyle w:val="Default"/>
        <w:numPr>
          <w:ilvl w:val="0"/>
          <w:numId w:val="10"/>
        </w:numPr>
      </w:pPr>
      <w:r w:rsidRPr="0043796F">
        <w:t xml:space="preserve">Python libraries for interpretability methods </w:t>
      </w:r>
      <w:r w:rsidR="0080668D">
        <w:t>like LIME, SHAP etc</w:t>
      </w:r>
    </w:p>
    <w:p w14:paraId="7E75A769" w14:textId="298DA5F8" w:rsidR="00260F32" w:rsidRPr="007A3683" w:rsidRDefault="006B41C3" w:rsidP="007A3683">
      <w:pPr>
        <w:pStyle w:val="Default"/>
        <w:numPr>
          <w:ilvl w:val="0"/>
          <w:numId w:val="10"/>
        </w:numPr>
      </w:pPr>
      <w:r>
        <w:t>Access to c</w:t>
      </w:r>
      <w:r w:rsidR="0080668D">
        <w:t xml:space="preserve">loud offerings like Kaggle notebooks, Google </w:t>
      </w:r>
      <w:r w:rsidR="004F40B1">
        <w:t>Collab</w:t>
      </w:r>
      <w:r w:rsidR="0080668D">
        <w:t xml:space="preserve"> etc.</w:t>
      </w:r>
      <w:r w:rsidR="00DB17E8" w:rsidRPr="0080668D">
        <w:rPr>
          <w:sz w:val="23"/>
          <w:szCs w:val="23"/>
        </w:rPr>
        <w:t xml:space="preserve"> </w:t>
      </w:r>
    </w:p>
    <w:p w14:paraId="363E9CE7" w14:textId="77777777" w:rsidR="00947D4B" w:rsidRPr="0043796F" w:rsidRDefault="00947D4B" w:rsidP="005245A0">
      <w:pPr>
        <w:pStyle w:val="Heading1"/>
        <w:ind w:left="0"/>
        <w:jc w:val="both"/>
        <w:rPr>
          <w:rFonts w:cs="Times New Roman"/>
          <w:sz w:val="24"/>
          <w:szCs w:val="24"/>
        </w:rPr>
      </w:pPr>
      <w:bookmarkStart w:id="18" w:name="_Toc69066197"/>
      <w:r w:rsidRPr="0043796F">
        <w:rPr>
          <w:rFonts w:cs="Times New Roman"/>
          <w:sz w:val="24"/>
          <w:szCs w:val="24"/>
        </w:rPr>
        <w:lastRenderedPageBreak/>
        <w:t>9. Research Plan</w:t>
      </w:r>
      <w:bookmarkEnd w:id="18"/>
    </w:p>
    <w:p w14:paraId="77D46825" w14:textId="4A3D766D" w:rsidR="000F1865" w:rsidRPr="0043796F" w:rsidRDefault="000F1865" w:rsidP="000F1865"/>
    <w:p w14:paraId="32F50C2A" w14:textId="39C966C7" w:rsidR="000F1865" w:rsidRPr="0043796F" w:rsidRDefault="000F1865" w:rsidP="000F1865">
      <w:r w:rsidRPr="0043796F">
        <w:rPr>
          <w:noProof/>
        </w:rPr>
        <w:drawing>
          <wp:inline distT="0" distB="0" distL="0" distR="0" wp14:anchorId="7E78B928" wp14:editId="08655DEF">
            <wp:extent cx="6566335" cy="373888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580455" cy="3746920"/>
                    </a:xfrm>
                    <a:prstGeom prst="rect">
                      <a:avLst/>
                    </a:prstGeom>
                  </pic:spPr>
                </pic:pic>
              </a:graphicData>
            </a:graphic>
          </wp:inline>
        </w:drawing>
      </w:r>
    </w:p>
    <w:p w14:paraId="13C9C168" w14:textId="77777777" w:rsidR="00DF3ACE" w:rsidRPr="0043796F" w:rsidRDefault="00DF3ACE" w:rsidP="005245A0">
      <w:pPr>
        <w:pStyle w:val="Heading1"/>
        <w:ind w:left="0"/>
        <w:jc w:val="both"/>
        <w:rPr>
          <w:rFonts w:cs="Times New Roman"/>
          <w:sz w:val="24"/>
          <w:szCs w:val="24"/>
        </w:rPr>
      </w:pPr>
    </w:p>
    <w:p w14:paraId="3AA04413" w14:textId="3CF16558" w:rsidR="00947D4B" w:rsidRPr="0043796F" w:rsidRDefault="00947D4B" w:rsidP="005245A0">
      <w:pPr>
        <w:pStyle w:val="Heading1"/>
        <w:ind w:left="0"/>
        <w:jc w:val="both"/>
        <w:rPr>
          <w:rFonts w:cs="Times New Roman"/>
          <w:sz w:val="24"/>
          <w:szCs w:val="24"/>
        </w:rPr>
      </w:pPr>
      <w:bookmarkStart w:id="19" w:name="_Toc69066198"/>
      <w:r w:rsidRPr="0043796F">
        <w:rPr>
          <w:rFonts w:cs="Times New Roman"/>
          <w:sz w:val="24"/>
          <w:szCs w:val="24"/>
        </w:rPr>
        <w:t>References</w:t>
      </w:r>
      <w:bookmarkEnd w:id="19"/>
    </w:p>
    <w:p w14:paraId="31604FBD" w14:textId="77777777" w:rsidR="00947D4B" w:rsidRPr="0043796F" w:rsidRDefault="00947D4B" w:rsidP="005245A0">
      <w:pPr>
        <w:spacing w:line="360" w:lineRule="auto"/>
        <w:jc w:val="both"/>
      </w:pPr>
    </w:p>
    <w:p w14:paraId="39DFB9F2" w14:textId="139F46EF" w:rsidR="00894E17" w:rsidRPr="00894E17" w:rsidRDefault="00D2452C" w:rsidP="00894E17">
      <w:pPr>
        <w:widowControl w:val="0"/>
        <w:autoSpaceDE w:val="0"/>
        <w:autoSpaceDN w:val="0"/>
        <w:adjustRightInd w:val="0"/>
        <w:spacing w:after="160"/>
        <w:rPr>
          <w:noProof/>
          <w:lang w:val="en-GB"/>
        </w:rPr>
      </w:pPr>
      <w:r w:rsidRPr="0043796F">
        <w:fldChar w:fldCharType="begin" w:fldLock="1"/>
      </w:r>
      <w:r w:rsidRPr="0043796F">
        <w:instrText xml:space="preserve">ADDIN Mendeley Bibliography CSL_BIBLIOGRAPHY </w:instrText>
      </w:r>
      <w:r w:rsidRPr="0043796F">
        <w:fldChar w:fldCharType="separate"/>
      </w:r>
      <w:r w:rsidR="00894E17" w:rsidRPr="00894E17">
        <w:rPr>
          <w:noProof/>
          <w:lang w:val="en-GB"/>
        </w:rPr>
        <w:t xml:space="preserve">Al-Saqqa, S. and Awajan, A., (2019) The Use of Word2vec Model in Sentiment Analysis: A Survey. </w:t>
      </w:r>
      <w:r w:rsidR="00894E17" w:rsidRPr="00894E17">
        <w:rPr>
          <w:i/>
          <w:iCs/>
          <w:noProof/>
          <w:lang w:val="en-GB"/>
        </w:rPr>
        <w:t>ACM International Conference Proceeding Series</w:t>
      </w:r>
      <w:r w:rsidR="00894E17" w:rsidRPr="00894E17">
        <w:rPr>
          <w:noProof/>
          <w:lang w:val="en-GB"/>
        </w:rPr>
        <w:t>, June 2020, pp.39–43.</w:t>
      </w:r>
    </w:p>
    <w:p w14:paraId="56ED553A"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5.10 SHAP (SHapley Additive exPlanations) | Interpretable Machine Learning</w:t>
      </w:r>
      <w:r w:rsidRPr="00894E17">
        <w:rPr>
          <w:noProof/>
          <w:lang w:val="en-GB"/>
        </w:rPr>
        <w:t>. [online] Available at: https://christophm.github.io/interpretable-ml-book/shap.html#definition [Accessed 11 Apr. 2021].</w:t>
      </w:r>
    </w:p>
    <w:p w14:paraId="69EB6384"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BoW Model and TF-IDF For Creating Feature From Text</w:t>
      </w:r>
      <w:r w:rsidRPr="00894E17">
        <w:rPr>
          <w:noProof/>
          <w:lang w:val="en-GB"/>
        </w:rPr>
        <w:t>. [online] Available at: https://www.analyticsvidhya.com/blog/2020/02/quick-introduction-bag-of-words-bow-tf-idf/ [Accessed 11 Apr. 2021].</w:t>
      </w:r>
    </w:p>
    <w:p w14:paraId="0655A9CE"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IMDB Dataset of 50K Movie Reviews | Kaggle</w:t>
      </w:r>
      <w:r w:rsidRPr="00894E17">
        <w:rPr>
          <w:noProof/>
          <w:lang w:val="en-GB"/>
        </w:rPr>
        <w:t>. [online] Available at: https://www.kaggle.com/lakshmi25npathi/imdb-dataset-of-50k-movie-reviews [Accessed 9 Apr. 2021].</w:t>
      </w:r>
    </w:p>
    <w:p w14:paraId="1F5FF810"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LIME Explained | Papers With Code</w:t>
      </w:r>
      <w:r w:rsidRPr="00894E17">
        <w:rPr>
          <w:noProof/>
          <w:lang w:val="en-GB"/>
        </w:rPr>
        <w:t>. [online] Available at: https://paperswithcode.com/method/lime [Accessed 11 Apr. 2021].</w:t>
      </w:r>
    </w:p>
    <w:p w14:paraId="3FBC4871"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NLP 101: Word2Vec — Skip-gram and CBOW | by Ria Kulshrestha | Towards Data Science</w:t>
      </w:r>
      <w:r w:rsidRPr="00894E17">
        <w:rPr>
          <w:noProof/>
          <w:lang w:val="en-GB"/>
        </w:rPr>
        <w:t>. [online] Available at: https://towardsdatascience.com/nlp-101-word2vec-skip-gram-and-cbow-93512ee24314 [Accessed 11 Apr. 2021].</w:t>
      </w:r>
    </w:p>
    <w:p w14:paraId="3533ED98"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Twitter Sentiment Analysis - word2vec, doc2vec | Kaggle</w:t>
      </w:r>
      <w:r w:rsidRPr="00894E17">
        <w:rPr>
          <w:noProof/>
          <w:lang w:val="en-GB"/>
        </w:rPr>
        <w:t xml:space="preserve">. [online] Available at: https://www.kaggle.com/nitin194/twitter-sentiment-analysis-word2vec-doc2vec [Accessed </w:t>
      </w:r>
      <w:r w:rsidRPr="00894E17">
        <w:rPr>
          <w:noProof/>
          <w:lang w:val="en-GB"/>
        </w:rPr>
        <w:lastRenderedPageBreak/>
        <w:t>10 Apr. 2021].</w:t>
      </w:r>
    </w:p>
    <w:p w14:paraId="242EB231"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Anon (2021) </w:t>
      </w:r>
      <w:r w:rsidRPr="00894E17">
        <w:rPr>
          <w:i/>
          <w:iCs/>
          <w:noProof/>
          <w:lang w:val="en-GB"/>
        </w:rPr>
        <w:t>What is BERT | BERT For Text Classification</w:t>
      </w:r>
      <w:r w:rsidRPr="00894E17">
        <w:rPr>
          <w:noProof/>
          <w:lang w:val="en-GB"/>
        </w:rPr>
        <w:t>. [online] Available at: https://www.analyticsvidhya.com/blog/2019/09/demystifying-bert-groundbreaking-nlp-framework/ [Accessed 11 Apr. 2021].</w:t>
      </w:r>
    </w:p>
    <w:p w14:paraId="2E76D0B4"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Dholpuria, T., Rana, Y.K. and Agrawal, C., (2018) A sentiment analysis approach through deep learning for a movie review. </w:t>
      </w:r>
      <w:r w:rsidRPr="00894E17">
        <w:rPr>
          <w:i/>
          <w:iCs/>
          <w:noProof/>
          <w:lang w:val="en-GB"/>
        </w:rPr>
        <w:t>Proceedings - 2018 8th International Conference on Communication Systems and Network Technologies, CSNT 2018</w:t>
      </w:r>
      <w:r w:rsidRPr="00894E17">
        <w:rPr>
          <w:noProof/>
          <w:lang w:val="en-GB"/>
        </w:rPr>
        <w:t>, pp.173–181.</w:t>
      </w:r>
    </w:p>
    <w:p w14:paraId="1F314722"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Haque, M.R., Akter Lima, S. and Mishu, S.Z., (2019) Performance Analysis of Different Neural Networks for Sentiment Analysis on IMDb Movie Reviews. </w:t>
      </w:r>
      <w:r w:rsidRPr="00894E17">
        <w:rPr>
          <w:i/>
          <w:iCs/>
          <w:noProof/>
          <w:lang w:val="en-GB"/>
        </w:rPr>
        <w:t>3rd International Conference on Electrical, Computer and Telecommunication Engineering, ICECTE 2019</w:t>
      </w:r>
      <w:r w:rsidRPr="00894E17">
        <w:rPr>
          <w:noProof/>
          <w:lang w:val="en-GB"/>
        </w:rPr>
        <w:t>, pp.161–164.</w:t>
      </w:r>
    </w:p>
    <w:p w14:paraId="4082B09A"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Lakshmi Devi, B., Varaswathi Bai, V., Ramasubbareddy, S. and Govinda, K., (2020) Sentiment analysis on movie reviews. In: </w:t>
      </w:r>
      <w:r w:rsidRPr="00894E17">
        <w:rPr>
          <w:i/>
          <w:iCs/>
          <w:noProof/>
          <w:lang w:val="en-GB"/>
        </w:rPr>
        <w:t>Advances in Intelligent Systems and Computing</w:t>
      </w:r>
      <w:r w:rsidRPr="00894E17">
        <w:rPr>
          <w:noProof/>
          <w:lang w:val="en-GB"/>
        </w:rPr>
        <w:t>. [online] Springer, pp.321–328. Available at: https://link.springer.com/chapter/10.1007/978-981-15-0135-7_31 [Accessed 10 Apr. 2021].</w:t>
      </w:r>
    </w:p>
    <w:p w14:paraId="70BDE832"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Lewis, S.J., (1945) Thumbs up. </w:t>
      </w:r>
      <w:r w:rsidRPr="00894E17">
        <w:rPr>
          <w:i/>
          <w:iCs/>
          <w:noProof/>
          <w:lang w:val="en-GB"/>
        </w:rPr>
        <w:t>American Journal of Orthodontics and Oral Surgery</w:t>
      </w:r>
      <w:r w:rsidRPr="00894E17">
        <w:rPr>
          <w:noProof/>
          <w:lang w:val="en-GB"/>
        </w:rPr>
        <w:t>, 319, pp.481–482.</w:t>
      </w:r>
    </w:p>
    <w:p w14:paraId="4081C7B7"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Qaisar, S.M., (2020) Sentiment Analysis of IMDb Movie Reviews Using Long Short-Term Memory. </w:t>
      </w:r>
      <w:r w:rsidRPr="00894E17">
        <w:rPr>
          <w:i/>
          <w:iCs/>
          <w:noProof/>
          <w:lang w:val="en-GB"/>
        </w:rPr>
        <w:t>2020 2nd International Conference on Computer and Information Sciences, ICCIS 2020</w:t>
      </w:r>
      <w:r w:rsidRPr="00894E17">
        <w:rPr>
          <w:noProof/>
          <w:lang w:val="en-GB"/>
        </w:rPr>
        <w:t>, pp.7–10.</w:t>
      </w:r>
    </w:p>
    <w:p w14:paraId="4DD79391"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Sahu, T.P. and Ahuja, S., (2016) Sentiment analysis of movie reviews: A study on feature selection and classification algorithms. </w:t>
      </w:r>
      <w:r w:rsidRPr="00894E17">
        <w:rPr>
          <w:i/>
          <w:iCs/>
          <w:noProof/>
          <w:lang w:val="en-GB"/>
        </w:rPr>
        <w:t>International Conference on Microelectronics, Computing and Communication, MicroCom 2016</w:t>
      </w:r>
      <w:r w:rsidRPr="00894E17">
        <w:rPr>
          <w:noProof/>
          <w:lang w:val="en-GB"/>
        </w:rPr>
        <w:t>, pp.0–5.</w:t>
      </w:r>
    </w:p>
    <w:p w14:paraId="62450494"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Tamara, K. and Milićević, N., (2018) Comparing Sentiment Analysis and Document Representation Methods of Amazon Reviews. </w:t>
      </w:r>
      <w:r w:rsidRPr="00894E17">
        <w:rPr>
          <w:i/>
          <w:iCs/>
          <w:noProof/>
          <w:lang w:val="en-GB"/>
        </w:rPr>
        <w:t>SISY 2018 - IEEE 16th International Symposium on Intelligent Systems and Informatics, Proceedings</w:t>
      </w:r>
      <w:r w:rsidRPr="00894E17">
        <w:rPr>
          <w:noProof/>
          <w:lang w:val="en-GB"/>
        </w:rPr>
        <w:t>, pp.283–288.</w:t>
      </w:r>
    </w:p>
    <w:p w14:paraId="0CCD98FB"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Tarımer, İ., Çoban, A. and Kocaman, A.E., (n.d.) </w:t>
      </w:r>
      <w:r w:rsidRPr="00894E17">
        <w:rPr>
          <w:i/>
          <w:iCs/>
          <w:noProof/>
          <w:lang w:val="en-GB"/>
        </w:rPr>
        <w:t>Sentiment Analysis on IMDB Movie Comments and Twitter Data by Machine Learning and Vector Space Techniques</w:t>
      </w:r>
      <w:r w:rsidRPr="00894E17">
        <w:rPr>
          <w:noProof/>
          <w:lang w:val="en-GB"/>
        </w:rPr>
        <w:t>.</w:t>
      </w:r>
    </w:p>
    <w:p w14:paraId="46728849"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Tripathy, A., Agrawal, A. and Rath, S.K., (2016) Classification of sentiment reviews using n-gram machine learning approach. </w:t>
      </w:r>
      <w:r w:rsidRPr="00894E17">
        <w:rPr>
          <w:i/>
          <w:iCs/>
          <w:noProof/>
          <w:lang w:val="en-GB"/>
        </w:rPr>
        <w:t>Expert Systems with Applications</w:t>
      </w:r>
      <w:r w:rsidRPr="00894E17">
        <w:rPr>
          <w:noProof/>
          <w:lang w:val="en-GB"/>
        </w:rPr>
        <w:t>, [online] 57March, pp.117–126. Available at: http://dx.doi.org/10.1016/j.eswa.2016.03.028.</w:t>
      </w:r>
    </w:p>
    <w:p w14:paraId="32E32DB7"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Vohra, M.S.M. and Teraiya, P.J.B., (2013) Journal of Information, Knowledge and Research in Computer Engineering a Comparative Study of Sentiment Analysis Techniques. </w:t>
      </w:r>
      <w:r w:rsidRPr="00894E17">
        <w:rPr>
          <w:i/>
          <w:iCs/>
          <w:noProof/>
          <w:lang w:val="en-GB"/>
        </w:rPr>
        <w:t>Journal of Information,Knowledge and Research in Computer Engineering</w:t>
      </w:r>
      <w:r w:rsidRPr="00894E17">
        <w:rPr>
          <w:noProof/>
          <w:lang w:val="en-GB"/>
        </w:rPr>
        <w:t>, pp.313–317.</w:t>
      </w:r>
    </w:p>
    <w:p w14:paraId="505D8D1C" w14:textId="77777777" w:rsidR="00894E17" w:rsidRPr="00894E17" w:rsidRDefault="00894E17" w:rsidP="00894E17">
      <w:pPr>
        <w:widowControl w:val="0"/>
        <w:autoSpaceDE w:val="0"/>
        <w:autoSpaceDN w:val="0"/>
        <w:adjustRightInd w:val="0"/>
        <w:spacing w:after="160"/>
        <w:rPr>
          <w:noProof/>
          <w:lang w:val="en-GB"/>
        </w:rPr>
      </w:pPr>
      <w:r w:rsidRPr="00894E17">
        <w:rPr>
          <w:noProof/>
          <w:lang w:val="en-GB"/>
        </w:rPr>
        <w:t xml:space="preserve">Yasen, M. and Tedmori, S., (2019) Movies reviews sentiment analysis and classification. </w:t>
      </w:r>
      <w:r w:rsidRPr="00894E17">
        <w:rPr>
          <w:i/>
          <w:iCs/>
          <w:noProof/>
          <w:lang w:val="en-GB"/>
        </w:rPr>
        <w:t>2019 IEEE Jordan International Joint Conference on Electrical Engineering and Information Technology, JEEIT 2019 - Proceedings</w:t>
      </w:r>
      <w:r w:rsidRPr="00894E17">
        <w:rPr>
          <w:noProof/>
          <w:lang w:val="en-GB"/>
        </w:rPr>
        <w:t>, pp.860–865.</w:t>
      </w:r>
    </w:p>
    <w:p w14:paraId="2FFB5DE3" w14:textId="77777777" w:rsidR="00894E17" w:rsidRPr="00894E17" w:rsidRDefault="00894E17" w:rsidP="00894E17">
      <w:pPr>
        <w:widowControl w:val="0"/>
        <w:autoSpaceDE w:val="0"/>
        <w:autoSpaceDN w:val="0"/>
        <w:adjustRightInd w:val="0"/>
        <w:spacing w:after="160"/>
        <w:rPr>
          <w:noProof/>
        </w:rPr>
      </w:pPr>
      <w:r w:rsidRPr="00894E17">
        <w:rPr>
          <w:noProof/>
          <w:lang w:val="en-GB"/>
        </w:rPr>
        <w:t xml:space="preserve">Yousefpour, A., Ibrahim, R., Hamed, H.N.A. and Hajmohammadi, M.S., (2014) A comparative study on sentiment analysis. </w:t>
      </w:r>
      <w:r w:rsidRPr="00894E17">
        <w:rPr>
          <w:i/>
          <w:iCs/>
          <w:noProof/>
          <w:lang w:val="en-GB"/>
        </w:rPr>
        <w:t>Advances in Environmental Biology</w:t>
      </w:r>
      <w:r w:rsidRPr="00894E17">
        <w:rPr>
          <w:noProof/>
          <w:lang w:val="en-GB"/>
        </w:rPr>
        <w:t>, 813, pp.53–68.</w:t>
      </w:r>
    </w:p>
    <w:p w14:paraId="54B81641" w14:textId="41E68342" w:rsidR="00947D4B" w:rsidRPr="0043796F" w:rsidRDefault="00D2452C" w:rsidP="0085537A">
      <w:pPr>
        <w:widowControl w:val="0"/>
        <w:autoSpaceDE w:val="0"/>
        <w:autoSpaceDN w:val="0"/>
        <w:adjustRightInd w:val="0"/>
        <w:spacing w:after="160"/>
      </w:pPr>
      <w:r w:rsidRPr="0043796F">
        <w:fldChar w:fldCharType="end"/>
      </w:r>
    </w:p>
    <w:sectPr w:rsidR="00947D4B" w:rsidRPr="0043796F" w:rsidSect="00E814CA">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altName w:val="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53F35"/>
    <w:multiLevelType w:val="hybridMultilevel"/>
    <w:tmpl w:val="24AC3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A04946"/>
    <w:multiLevelType w:val="multilevel"/>
    <w:tmpl w:val="7F427A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2522C3"/>
    <w:multiLevelType w:val="hybridMultilevel"/>
    <w:tmpl w:val="A9909526"/>
    <w:lvl w:ilvl="0" w:tplc="0809000F">
      <w:start w:val="1"/>
      <w:numFmt w:val="decimal"/>
      <w:lvlText w:val="%1."/>
      <w:lvlJc w:val="left"/>
      <w:pPr>
        <w:ind w:left="1069" w:hanging="360"/>
      </w:pPr>
    </w:lvl>
    <w:lvl w:ilvl="1" w:tplc="08090019">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3" w15:restartNumberingAfterBreak="0">
    <w:nsid w:val="1CE23FA2"/>
    <w:multiLevelType w:val="multilevel"/>
    <w:tmpl w:val="D2BCF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FC32E30"/>
    <w:multiLevelType w:val="hybridMultilevel"/>
    <w:tmpl w:val="2722BD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03E18DA"/>
    <w:multiLevelType w:val="hybridMultilevel"/>
    <w:tmpl w:val="22581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0BF7423"/>
    <w:multiLevelType w:val="multilevel"/>
    <w:tmpl w:val="4FF03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28D3A2E"/>
    <w:multiLevelType w:val="hybridMultilevel"/>
    <w:tmpl w:val="592C6A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4B2010A"/>
    <w:multiLevelType w:val="hybridMultilevel"/>
    <w:tmpl w:val="2A8C87C6"/>
    <w:lvl w:ilvl="0" w:tplc="0809000F">
      <w:start w:val="1"/>
      <w:numFmt w:val="decimal"/>
      <w:lvlText w:val="%1."/>
      <w:lvlJc w:val="left"/>
      <w:pPr>
        <w:ind w:left="1069" w:hanging="360"/>
      </w:pPr>
    </w:lvl>
    <w:lvl w:ilvl="1" w:tplc="08090019" w:tentative="1">
      <w:start w:val="1"/>
      <w:numFmt w:val="lowerLetter"/>
      <w:lvlText w:val="%2."/>
      <w:lvlJc w:val="left"/>
      <w:pPr>
        <w:ind w:left="1789" w:hanging="360"/>
      </w:pPr>
    </w:lvl>
    <w:lvl w:ilvl="2" w:tplc="0809001B" w:tentative="1">
      <w:start w:val="1"/>
      <w:numFmt w:val="lowerRoman"/>
      <w:lvlText w:val="%3."/>
      <w:lvlJc w:val="right"/>
      <w:pPr>
        <w:ind w:left="2509" w:hanging="180"/>
      </w:pPr>
    </w:lvl>
    <w:lvl w:ilvl="3" w:tplc="0809000F" w:tentative="1">
      <w:start w:val="1"/>
      <w:numFmt w:val="decimal"/>
      <w:lvlText w:val="%4."/>
      <w:lvlJc w:val="left"/>
      <w:pPr>
        <w:ind w:left="3229" w:hanging="360"/>
      </w:pPr>
    </w:lvl>
    <w:lvl w:ilvl="4" w:tplc="08090019" w:tentative="1">
      <w:start w:val="1"/>
      <w:numFmt w:val="lowerLetter"/>
      <w:lvlText w:val="%5."/>
      <w:lvlJc w:val="left"/>
      <w:pPr>
        <w:ind w:left="3949" w:hanging="360"/>
      </w:pPr>
    </w:lvl>
    <w:lvl w:ilvl="5" w:tplc="0809001B" w:tentative="1">
      <w:start w:val="1"/>
      <w:numFmt w:val="lowerRoman"/>
      <w:lvlText w:val="%6."/>
      <w:lvlJc w:val="right"/>
      <w:pPr>
        <w:ind w:left="4669" w:hanging="180"/>
      </w:pPr>
    </w:lvl>
    <w:lvl w:ilvl="6" w:tplc="0809000F" w:tentative="1">
      <w:start w:val="1"/>
      <w:numFmt w:val="decimal"/>
      <w:lvlText w:val="%7."/>
      <w:lvlJc w:val="left"/>
      <w:pPr>
        <w:ind w:left="5389" w:hanging="360"/>
      </w:pPr>
    </w:lvl>
    <w:lvl w:ilvl="7" w:tplc="08090019" w:tentative="1">
      <w:start w:val="1"/>
      <w:numFmt w:val="lowerLetter"/>
      <w:lvlText w:val="%8."/>
      <w:lvlJc w:val="left"/>
      <w:pPr>
        <w:ind w:left="6109" w:hanging="360"/>
      </w:pPr>
    </w:lvl>
    <w:lvl w:ilvl="8" w:tplc="0809001B" w:tentative="1">
      <w:start w:val="1"/>
      <w:numFmt w:val="lowerRoman"/>
      <w:lvlText w:val="%9."/>
      <w:lvlJc w:val="right"/>
      <w:pPr>
        <w:ind w:left="6829" w:hanging="180"/>
      </w:pPr>
    </w:lvl>
  </w:abstractNum>
  <w:abstractNum w:abstractNumId="9" w15:restartNumberingAfterBreak="0">
    <w:nsid w:val="265F4373"/>
    <w:multiLevelType w:val="multilevel"/>
    <w:tmpl w:val="8DBCFC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203A4C"/>
    <w:multiLevelType w:val="hybridMultilevel"/>
    <w:tmpl w:val="457C197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3566D6"/>
    <w:multiLevelType w:val="hybridMultilevel"/>
    <w:tmpl w:val="BB0C6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4295D86"/>
    <w:multiLevelType w:val="hybridMultilevel"/>
    <w:tmpl w:val="6B9E21E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9CF282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AAC3F27"/>
    <w:multiLevelType w:val="hybridMultilevel"/>
    <w:tmpl w:val="0CE4E1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C672EEE"/>
    <w:multiLevelType w:val="multilevel"/>
    <w:tmpl w:val="273EB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2FD50E2"/>
    <w:multiLevelType w:val="hybridMultilevel"/>
    <w:tmpl w:val="554CB1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32964A1"/>
    <w:multiLevelType w:val="hybridMultilevel"/>
    <w:tmpl w:val="9A705640"/>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C9138A1"/>
    <w:multiLevelType w:val="hybridMultilevel"/>
    <w:tmpl w:val="DEA8833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C20203"/>
    <w:multiLevelType w:val="hybridMultilevel"/>
    <w:tmpl w:val="50621082"/>
    <w:lvl w:ilvl="0" w:tplc="F2F68BC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1B33FAE"/>
    <w:multiLevelType w:val="multilevel"/>
    <w:tmpl w:val="6344B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95624E3"/>
    <w:multiLevelType w:val="hybridMultilevel"/>
    <w:tmpl w:val="82E2B4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4"/>
  </w:num>
  <w:num w:numId="4">
    <w:abstractNumId w:val="6"/>
  </w:num>
  <w:num w:numId="5">
    <w:abstractNumId w:val="11"/>
  </w:num>
  <w:num w:numId="6">
    <w:abstractNumId w:val="21"/>
  </w:num>
  <w:num w:numId="7">
    <w:abstractNumId w:val="7"/>
  </w:num>
  <w:num w:numId="8">
    <w:abstractNumId w:val="8"/>
  </w:num>
  <w:num w:numId="9">
    <w:abstractNumId w:val="13"/>
  </w:num>
  <w:num w:numId="10">
    <w:abstractNumId w:val="2"/>
  </w:num>
  <w:num w:numId="11">
    <w:abstractNumId w:val="14"/>
  </w:num>
  <w:num w:numId="12">
    <w:abstractNumId w:val="1"/>
  </w:num>
  <w:num w:numId="13">
    <w:abstractNumId w:val="20"/>
  </w:num>
  <w:num w:numId="14">
    <w:abstractNumId w:val="3"/>
  </w:num>
  <w:num w:numId="15">
    <w:abstractNumId w:val="15"/>
  </w:num>
  <w:num w:numId="16">
    <w:abstractNumId w:val="9"/>
  </w:num>
  <w:num w:numId="17">
    <w:abstractNumId w:val="12"/>
  </w:num>
  <w:num w:numId="18">
    <w:abstractNumId w:val="17"/>
  </w:num>
  <w:num w:numId="19">
    <w:abstractNumId w:val="19"/>
  </w:num>
  <w:num w:numId="20">
    <w:abstractNumId w:val="16"/>
  </w:num>
  <w:num w:numId="21">
    <w:abstractNumId w:val="1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847"/>
    <w:rsid w:val="00002CF9"/>
    <w:rsid w:val="00003E26"/>
    <w:rsid w:val="00012685"/>
    <w:rsid w:val="000168AF"/>
    <w:rsid w:val="00017196"/>
    <w:rsid w:val="00032461"/>
    <w:rsid w:val="00034AAB"/>
    <w:rsid w:val="00035558"/>
    <w:rsid w:val="000374FA"/>
    <w:rsid w:val="00041A50"/>
    <w:rsid w:val="000422B0"/>
    <w:rsid w:val="00052810"/>
    <w:rsid w:val="00055607"/>
    <w:rsid w:val="0006220A"/>
    <w:rsid w:val="0006664C"/>
    <w:rsid w:val="0006759D"/>
    <w:rsid w:val="00074F36"/>
    <w:rsid w:val="000838A8"/>
    <w:rsid w:val="00085F55"/>
    <w:rsid w:val="00087180"/>
    <w:rsid w:val="00090FC2"/>
    <w:rsid w:val="000A3700"/>
    <w:rsid w:val="000A7725"/>
    <w:rsid w:val="000B34F4"/>
    <w:rsid w:val="000C2975"/>
    <w:rsid w:val="000C34A1"/>
    <w:rsid w:val="000D3FC0"/>
    <w:rsid w:val="000D5FEF"/>
    <w:rsid w:val="000E1E0B"/>
    <w:rsid w:val="000E6F27"/>
    <w:rsid w:val="000F0C76"/>
    <w:rsid w:val="000F1865"/>
    <w:rsid w:val="000F3CF4"/>
    <w:rsid w:val="000F59B8"/>
    <w:rsid w:val="001018F6"/>
    <w:rsid w:val="00101F90"/>
    <w:rsid w:val="001025DB"/>
    <w:rsid w:val="00103C9E"/>
    <w:rsid w:val="0010440E"/>
    <w:rsid w:val="001044B9"/>
    <w:rsid w:val="00104A4A"/>
    <w:rsid w:val="0010521F"/>
    <w:rsid w:val="00110046"/>
    <w:rsid w:val="00111369"/>
    <w:rsid w:val="001156DD"/>
    <w:rsid w:val="00115E61"/>
    <w:rsid w:val="00123A27"/>
    <w:rsid w:val="00125F0E"/>
    <w:rsid w:val="0012601B"/>
    <w:rsid w:val="00127A7A"/>
    <w:rsid w:val="001335DB"/>
    <w:rsid w:val="00133EFB"/>
    <w:rsid w:val="001451BD"/>
    <w:rsid w:val="0015104C"/>
    <w:rsid w:val="00152DC1"/>
    <w:rsid w:val="001539B3"/>
    <w:rsid w:val="00162D00"/>
    <w:rsid w:val="00166C05"/>
    <w:rsid w:val="00173B70"/>
    <w:rsid w:val="0018470E"/>
    <w:rsid w:val="00187D9F"/>
    <w:rsid w:val="0019334E"/>
    <w:rsid w:val="00194F50"/>
    <w:rsid w:val="001A20DC"/>
    <w:rsid w:val="001A2E9B"/>
    <w:rsid w:val="001B3BC9"/>
    <w:rsid w:val="001B5049"/>
    <w:rsid w:val="001B6EE3"/>
    <w:rsid w:val="001C35DF"/>
    <w:rsid w:val="001C3BE1"/>
    <w:rsid w:val="001C4A15"/>
    <w:rsid w:val="001D1F3F"/>
    <w:rsid w:val="001E2B01"/>
    <w:rsid w:val="001E688E"/>
    <w:rsid w:val="001F240E"/>
    <w:rsid w:val="001F70DD"/>
    <w:rsid w:val="002014D2"/>
    <w:rsid w:val="00202FE6"/>
    <w:rsid w:val="002052FD"/>
    <w:rsid w:val="00205DD2"/>
    <w:rsid w:val="00213506"/>
    <w:rsid w:val="00226F4B"/>
    <w:rsid w:val="002273F0"/>
    <w:rsid w:val="00232D77"/>
    <w:rsid w:val="00234B13"/>
    <w:rsid w:val="00247564"/>
    <w:rsid w:val="0025189C"/>
    <w:rsid w:val="00254574"/>
    <w:rsid w:val="0025638F"/>
    <w:rsid w:val="002604D8"/>
    <w:rsid w:val="00260DE6"/>
    <w:rsid w:val="00260F32"/>
    <w:rsid w:val="0026273D"/>
    <w:rsid w:val="00262CF2"/>
    <w:rsid w:val="00267052"/>
    <w:rsid w:val="00283284"/>
    <w:rsid w:val="00283292"/>
    <w:rsid w:val="00287A69"/>
    <w:rsid w:val="0029266B"/>
    <w:rsid w:val="002960D0"/>
    <w:rsid w:val="002A6EC2"/>
    <w:rsid w:val="002B0F5B"/>
    <w:rsid w:val="002B12D6"/>
    <w:rsid w:val="002B132D"/>
    <w:rsid w:val="002C090D"/>
    <w:rsid w:val="002C0B40"/>
    <w:rsid w:val="002C43B4"/>
    <w:rsid w:val="002D3CDD"/>
    <w:rsid w:val="002E2229"/>
    <w:rsid w:val="002E46F6"/>
    <w:rsid w:val="002E4B54"/>
    <w:rsid w:val="002E6728"/>
    <w:rsid w:val="002E69B0"/>
    <w:rsid w:val="002F30E4"/>
    <w:rsid w:val="002F3B37"/>
    <w:rsid w:val="002F591F"/>
    <w:rsid w:val="002F5B2A"/>
    <w:rsid w:val="003011BC"/>
    <w:rsid w:val="003065B7"/>
    <w:rsid w:val="00310C0D"/>
    <w:rsid w:val="00314C89"/>
    <w:rsid w:val="003160EE"/>
    <w:rsid w:val="00316735"/>
    <w:rsid w:val="00317F3A"/>
    <w:rsid w:val="00347F24"/>
    <w:rsid w:val="003536B7"/>
    <w:rsid w:val="00360293"/>
    <w:rsid w:val="003614B4"/>
    <w:rsid w:val="0036299E"/>
    <w:rsid w:val="00371AA5"/>
    <w:rsid w:val="003745F5"/>
    <w:rsid w:val="00386BAE"/>
    <w:rsid w:val="003A7480"/>
    <w:rsid w:val="003B061D"/>
    <w:rsid w:val="003B0EB0"/>
    <w:rsid w:val="003B5376"/>
    <w:rsid w:val="003C71D0"/>
    <w:rsid w:val="003D785C"/>
    <w:rsid w:val="003E101A"/>
    <w:rsid w:val="003E40BF"/>
    <w:rsid w:val="003F1594"/>
    <w:rsid w:val="003F7723"/>
    <w:rsid w:val="00413232"/>
    <w:rsid w:val="00414FC9"/>
    <w:rsid w:val="0042096C"/>
    <w:rsid w:val="00422ED1"/>
    <w:rsid w:val="00425E60"/>
    <w:rsid w:val="00430731"/>
    <w:rsid w:val="00433376"/>
    <w:rsid w:val="00434ACA"/>
    <w:rsid w:val="0043796F"/>
    <w:rsid w:val="00440E8F"/>
    <w:rsid w:val="00444B3E"/>
    <w:rsid w:val="004529F7"/>
    <w:rsid w:val="004578EC"/>
    <w:rsid w:val="00464E5F"/>
    <w:rsid w:val="00465EF5"/>
    <w:rsid w:val="00466739"/>
    <w:rsid w:val="00477052"/>
    <w:rsid w:val="00481CFA"/>
    <w:rsid w:val="00485D99"/>
    <w:rsid w:val="004932CB"/>
    <w:rsid w:val="00493997"/>
    <w:rsid w:val="00494753"/>
    <w:rsid w:val="00496D19"/>
    <w:rsid w:val="004A383B"/>
    <w:rsid w:val="004A5666"/>
    <w:rsid w:val="004B5489"/>
    <w:rsid w:val="004B6BFD"/>
    <w:rsid w:val="004B75B1"/>
    <w:rsid w:val="004C1315"/>
    <w:rsid w:val="004C4239"/>
    <w:rsid w:val="004D4379"/>
    <w:rsid w:val="004D4EC3"/>
    <w:rsid w:val="004D7CE4"/>
    <w:rsid w:val="004E074A"/>
    <w:rsid w:val="004E2701"/>
    <w:rsid w:val="004E2D99"/>
    <w:rsid w:val="004E45D1"/>
    <w:rsid w:val="004F40B1"/>
    <w:rsid w:val="004F779C"/>
    <w:rsid w:val="00514C87"/>
    <w:rsid w:val="005160E6"/>
    <w:rsid w:val="005213BF"/>
    <w:rsid w:val="00522E3F"/>
    <w:rsid w:val="005245A0"/>
    <w:rsid w:val="00531177"/>
    <w:rsid w:val="00532766"/>
    <w:rsid w:val="00540CAA"/>
    <w:rsid w:val="005759E8"/>
    <w:rsid w:val="00583F3F"/>
    <w:rsid w:val="00586442"/>
    <w:rsid w:val="00596390"/>
    <w:rsid w:val="005A0DA2"/>
    <w:rsid w:val="005A1BE4"/>
    <w:rsid w:val="005A536E"/>
    <w:rsid w:val="005A65FC"/>
    <w:rsid w:val="005B0891"/>
    <w:rsid w:val="005B48C9"/>
    <w:rsid w:val="005C12DA"/>
    <w:rsid w:val="005C503B"/>
    <w:rsid w:val="005C6EEC"/>
    <w:rsid w:val="005D2BBB"/>
    <w:rsid w:val="005D7A98"/>
    <w:rsid w:val="005E4FAA"/>
    <w:rsid w:val="005E5AE0"/>
    <w:rsid w:val="005F0483"/>
    <w:rsid w:val="00600A71"/>
    <w:rsid w:val="00600D19"/>
    <w:rsid w:val="00600D3F"/>
    <w:rsid w:val="006011B2"/>
    <w:rsid w:val="00605649"/>
    <w:rsid w:val="006110FB"/>
    <w:rsid w:val="00612634"/>
    <w:rsid w:val="00617049"/>
    <w:rsid w:val="00643146"/>
    <w:rsid w:val="006465AA"/>
    <w:rsid w:val="00646BE0"/>
    <w:rsid w:val="00650564"/>
    <w:rsid w:val="00667C24"/>
    <w:rsid w:val="0067093A"/>
    <w:rsid w:val="00673B8E"/>
    <w:rsid w:val="006755C1"/>
    <w:rsid w:val="006833AF"/>
    <w:rsid w:val="0068590C"/>
    <w:rsid w:val="00690B7A"/>
    <w:rsid w:val="0069474D"/>
    <w:rsid w:val="0069623D"/>
    <w:rsid w:val="006A3361"/>
    <w:rsid w:val="006A42C7"/>
    <w:rsid w:val="006A6789"/>
    <w:rsid w:val="006B03EA"/>
    <w:rsid w:val="006B2186"/>
    <w:rsid w:val="006B41C3"/>
    <w:rsid w:val="006B6CAF"/>
    <w:rsid w:val="006C237C"/>
    <w:rsid w:val="006C5A6E"/>
    <w:rsid w:val="006C6CBF"/>
    <w:rsid w:val="006C7391"/>
    <w:rsid w:val="006D05B9"/>
    <w:rsid w:val="006E2CCC"/>
    <w:rsid w:val="006F1193"/>
    <w:rsid w:val="006F52E7"/>
    <w:rsid w:val="006F7AE4"/>
    <w:rsid w:val="00703C26"/>
    <w:rsid w:val="007112CE"/>
    <w:rsid w:val="00712491"/>
    <w:rsid w:val="00713647"/>
    <w:rsid w:val="00716E27"/>
    <w:rsid w:val="0072041F"/>
    <w:rsid w:val="007234A1"/>
    <w:rsid w:val="00726315"/>
    <w:rsid w:val="00733283"/>
    <w:rsid w:val="00735385"/>
    <w:rsid w:val="007367F0"/>
    <w:rsid w:val="00737173"/>
    <w:rsid w:val="007434C7"/>
    <w:rsid w:val="0074540E"/>
    <w:rsid w:val="0074797B"/>
    <w:rsid w:val="00750421"/>
    <w:rsid w:val="00757517"/>
    <w:rsid w:val="0075784C"/>
    <w:rsid w:val="007612BF"/>
    <w:rsid w:val="00762CD6"/>
    <w:rsid w:val="00763E37"/>
    <w:rsid w:val="00770B92"/>
    <w:rsid w:val="00772FE0"/>
    <w:rsid w:val="007760B5"/>
    <w:rsid w:val="0078020A"/>
    <w:rsid w:val="00787529"/>
    <w:rsid w:val="007912E9"/>
    <w:rsid w:val="007A3683"/>
    <w:rsid w:val="007A4F2F"/>
    <w:rsid w:val="007A7081"/>
    <w:rsid w:val="007B01CD"/>
    <w:rsid w:val="007B037D"/>
    <w:rsid w:val="007C04A3"/>
    <w:rsid w:val="007C060D"/>
    <w:rsid w:val="007C513F"/>
    <w:rsid w:val="007C5A68"/>
    <w:rsid w:val="007D3477"/>
    <w:rsid w:val="007D5D66"/>
    <w:rsid w:val="007F5DC1"/>
    <w:rsid w:val="007F6EFF"/>
    <w:rsid w:val="0080668D"/>
    <w:rsid w:val="00812489"/>
    <w:rsid w:val="00812768"/>
    <w:rsid w:val="00815B3B"/>
    <w:rsid w:val="00825D89"/>
    <w:rsid w:val="008273B4"/>
    <w:rsid w:val="00827978"/>
    <w:rsid w:val="00827A80"/>
    <w:rsid w:val="00831C1D"/>
    <w:rsid w:val="00835EF2"/>
    <w:rsid w:val="008548C7"/>
    <w:rsid w:val="0085537A"/>
    <w:rsid w:val="008558CD"/>
    <w:rsid w:val="00870E7B"/>
    <w:rsid w:val="00872BEC"/>
    <w:rsid w:val="00873D39"/>
    <w:rsid w:val="00874FEE"/>
    <w:rsid w:val="008848AC"/>
    <w:rsid w:val="00894C9C"/>
    <w:rsid w:val="00894E17"/>
    <w:rsid w:val="008E409B"/>
    <w:rsid w:val="008E5509"/>
    <w:rsid w:val="008E58A4"/>
    <w:rsid w:val="008F3705"/>
    <w:rsid w:val="008F5671"/>
    <w:rsid w:val="00900FB8"/>
    <w:rsid w:val="009263F0"/>
    <w:rsid w:val="0093255B"/>
    <w:rsid w:val="009325B6"/>
    <w:rsid w:val="00933D88"/>
    <w:rsid w:val="00935EEF"/>
    <w:rsid w:val="009370AD"/>
    <w:rsid w:val="009377B3"/>
    <w:rsid w:val="0094480B"/>
    <w:rsid w:val="00945DD8"/>
    <w:rsid w:val="00947D4B"/>
    <w:rsid w:val="0095033A"/>
    <w:rsid w:val="00954AEE"/>
    <w:rsid w:val="00957FBF"/>
    <w:rsid w:val="00970B5E"/>
    <w:rsid w:val="00974B2D"/>
    <w:rsid w:val="00975334"/>
    <w:rsid w:val="009753E3"/>
    <w:rsid w:val="00975870"/>
    <w:rsid w:val="0099025D"/>
    <w:rsid w:val="009A2CB6"/>
    <w:rsid w:val="009B663A"/>
    <w:rsid w:val="009C4432"/>
    <w:rsid w:val="009D024F"/>
    <w:rsid w:val="009D1ADA"/>
    <w:rsid w:val="009E121C"/>
    <w:rsid w:val="009E7609"/>
    <w:rsid w:val="009F1DB9"/>
    <w:rsid w:val="009F4ADF"/>
    <w:rsid w:val="00A01915"/>
    <w:rsid w:val="00A07241"/>
    <w:rsid w:val="00A1127A"/>
    <w:rsid w:val="00A16161"/>
    <w:rsid w:val="00A16EF1"/>
    <w:rsid w:val="00A228B6"/>
    <w:rsid w:val="00A2487C"/>
    <w:rsid w:val="00A32FBD"/>
    <w:rsid w:val="00A33875"/>
    <w:rsid w:val="00A362CE"/>
    <w:rsid w:val="00A42B8F"/>
    <w:rsid w:val="00A43E41"/>
    <w:rsid w:val="00A50B4C"/>
    <w:rsid w:val="00A54C02"/>
    <w:rsid w:val="00A602A5"/>
    <w:rsid w:val="00A6477F"/>
    <w:rsid w:val="00A648EE"/>
    <w:rsid w:val="00A72E40"/>
    <w:rsid w:val="00A7444B"/>
    <w:rsid w:val="00A757BB"/>
    <w:rsid w:val="00A811D4"/>
    <w:rsid w:val="00A83D15"/>
    <w:rsid w:val="00A861AC"/>
    <w:rsid w:val="00A92EB7"/>
    <w:rsid w:val="00AA247A"/>
    <w:rsid w:val="00AA41B3"/>
    <w:rsid w:val="00AA48C3"/>
    <w:rsid w:val="00AB639C"/>
    <w:rsid w:val="00AD2BC1"/>
    <w:rsid w:val="00AF1695"/>
    <w:rsid w:val="00AF3216"/>
    <w:rsid w:val="00AF42F8"/>
    <w:rsid w:val="00B009E3"/>
    <w:rsid w:val="00B03267"/>
    <w:rsid w:val="00B05CF5"/>
    <w:rsid w:val="00B06EAD"/>
    <w:rsid w:val="00B14BB8"/>
    <w:rsid w:val="00B16F7C"/>
    <w:rsid w:val="00B25E25"/>
    <w:rsid w:val="00B26D0E"/>
    <w:rsid w:val="00B429CD"/>
    <w:rsid w:val="00B515D6"/>
    <w:rsid w:val="00B52104"/>
    <w:rsid w:val="00B54553"/>
    <w:rsid w:val="00B61350"/>
    <w:rsid w:val="00B62693"/>
    <w:rsid w:val="00B75301"/>
    <w:rsid w:val="00B812D8"/>
    <w:rsid w:val="00B8418A"/>
    <w:rsid w:val="00B8793C"/>
    <w:rsid w:val="00B9047F"/>
    <w:rsid w:val="00BA0994"/>
    <w:rsid w:val="00BA5047"/>
    <w:rsid w:val="00BA5783"/>
    <w:rsid w:val="00BC00CC"/>
    <w:rsid w:val="00BC0566"/>
    <w:rsid w:val="00BC0829"/>
    <w:rsid w:val="00BC0F01"/>
    <w:rsid w:val="00BC7A8B"/>
    <w:rsid w:val="00BD08EB"/>
    <w:rsid w:val="00BD534A"/>
    <w:rsid w:val="00BD5BB4"/>
    <w:rsid w:val="00BE0500"/>
    <w:rsid w:val="00BE1B34"/>
    <w:rsid w:val="00BF0BE4"/>
    <w:rsid w:val="00BF3A62"/>
    <w:rsid w:val="00C02435"/>
    <w:rsid w:val="00C14C59"/>
    <w:rsid w:val="00C4353E"/>
    <w:rsid w:val="00C45299"/>
    <w:rsid w:val="00C45EBA"/>
    <w:rsid w:val="00C51AC3"/>
    <w:rsid w:val="00C57865"/>
    <w:rsid w:val="00C720A1"/>
    <w:rsid w:val="00C7775E"/>
    <w:rsid w:val="00C818D1"/>
    <w:rsid w:val="00C90B07"/>
    <w:rsid w:val="00CA150A"/>
    <w:rsid w:val="00CB2ACC"/>
    <w:rsid w:val="00CE057E"/>
    <w:rsid w:val="00CE087D"/>
    <w:rsid w:val="00CE0EEB"/>
    <w:rsid w:val="00CE425D"/>
    <w:rsid w:val="00CF5584"/>
    <w:rsid w:val="00D018F6"/>
    <w:rsid w:val="00D02325"/>
    <w:rsid w:val="00D1014C"/>
    <w:rsid w:val="00D13C00"/>
    <w:rsid w:val="00D22730"/>
    <w:rsid w:val="00D2452C"/>
    <w:rsid w:val="00D31C1E"/>
    <w:rsid w:val="00D36BFD"/>
    <w:rsid w:val="00D45DD2"/>
    <w:rsid w:val="00D6181B"/>
    <w:rsid w:val="00D673A6"/>
    <w:rsid w:val="00D817D9"/>
    <w:rsid w:val="00D81DD2"/>
    <w:rsid w:val="00D92CD5"/>
    <w:rsid w:val="00D941F2"/>
    <w:rsid w:val="00D956F8"/>
    <w:rsid w:val="00DA1E22"/>
    <w:rsid w:val="00DA3A93"/>
    <w:rsid w:val="00DB136A"/>
    <w:rsid w:val="00DB17E8"/>
    <w:rsid w:val="00DB1984"/>
    <w:rsid w:val="00DC0323"/>
    <w:rsid w:val="00DC4A13"/>
    <w:rsid w:val="00DD02DB"/>
    <w:rsid w:val="00DE683D"/>
    <w:rsid w:val="00DF3ACE"/>
    <w:rsid w:val="00E11D6B"/>
    <w:rsid w:val="00E1485D"/>
    <w:rsid w:val="00E212EC"/>
    <w:rsid w:val="00E220EA"/>
    <w:rsid w:val="00E3088A"/>
    <w:rsid w:val="00E34A3D"/>
    <w:rsid w:val="00E36C93"/>
    <w:rsid w:val="00E51673"/>
    <w:rsid w:val="00E574C9"/>
    <w:rsid w:val="00E57AAA"/>
    <w:rsid w:val="00E631C1"/>
    <w:rsid w:val="00E74866"/>
    <w:rsid w:val="00E762D8"/>
    <w:rsid w:val="00E76EBA"/>
    <w:rsid w:val="00E77FB4"/>
    <w:rsid w:val="00E814CA"/>
    <w:rsid w:val="00E84427"/>
    <w:rsid w:val="00E94228"/>
    <w:rsid w:val="00E97A5D"/>
    <w:rsid w:val="00EA196F"/>
    <w:rsid w:val="00EA2F11"/>
    <w:rsid w:val="00EA309F"/>
    <w:rsid w:val="00EA5449"/>
    <w:rsid w:val="00EA7755"/>
    <w:rsid w:val="00EB7C7C"/>
    <w:rsid w:val="00EC2AC9"/>
    <w:rsid w:val="00EC79FF"/>
    <w:rsid w:val="00ED05A1"/>
    <w:rsid w:val="00ED23CB"/>
    <w:rsid w:val="00ED4858"/>
    <w:rsid w:val="00ED534A"/>
    <w:rsid w:val="00EE0698"/>
    <w:rsid w:val="00EE07A7"/>
    <w:rsid w:val="00EE57DE"/>
    <w:rsid w:val="00EF2103"/>
    <w:rsid w:val="00EF408D"/>
    <w:rsid w:val="00EF60BC"/>
    <w:rsid w:val="00F03505"/>
    <w:rsid w:val="00F070C9"/>
    <w:rsid w:val="00F126DF"/>
    <w:rsid w:val="00F23572"/>
    <w:rsid w:val="00F32291"/>
    <w:rsid w:val="00F32F43"/>
    <w:rsid w:val="00F3310D"/>
    <w:rsid w:val="00F411C8"/>
    <w:rsid w:val="00F43401"/>
    <w:rsid w:val="00F5494F"/>
    <w:rsid w:val="00F600EE"/>
    <w:rsid w:val="00F63847"/>
    <w:rsid w:val="00F645CF"/>
    <w:rsid w:val="00F65965"/>
    <w:rsid w:val="00F66DC0"/>
    <w:rsid w:val="00F74E36"/>
    <w:rsid w:val="00F75BC9"/>
    <w:rsid w:val="00F83424"/>
    <w:rsid w:val="00F84AFE"/>
    <w:rsid w:val="00F85CF3"/>
    <w:rsid w:val="00F86A65"/>
    <w:rsid w:val="00F92687"/>
    <w:rsid w:val="00FA02BF"/>
    <w:rsid w:val="00FA39FB"/>
    <w:rsid w:val="00FA4B4D"/>
    <w:rsid w:val="00FB437B"/>
    <w:rsid w:val="00FB7AE3"/>
    <w:rsid w:val="00FC1713"/>
    <w:rsid w:val="00FC1E5A"/>
    <w:rsid w:val="00FC2090"/>
    <w:rsid w:val="00FC5628"/>
    <w:rsid w:val="00FD1548"/>
    <w:rsid w:val="00FD6694"/>
    <w:rsid w:val="00FD6BB5"/>
    <w:rsid w:val="00FD7E6E"/>
    <w:rsid w:val="00FE7311"/>
    <w:rsid w:val="00FF4DD6"/>
    <w:rsid w:val="00FF7D6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BD5254"/>
  <w15:chartTrackingRefBased/>
  <w15:docId w15:val="{85F1BA8B-7294-AD4C-B367-8702A7986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F1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947D4B"/>
    <w:pPr>
      <w:keepNext/>
      <w:keepLines/>
      <w:tabs>
        <w:tab w:val="left" w:pos="720"/>
      </w:tabs>
      <w:overflowPunct w:val="0"/>
      <w:autoSpaceDE w:val="0"/>
      <w:autoSpaceDN w:val="0"/>
      <w:adjustRightInd w:val="0"/>
      <w:spacing w:before="240" w:line="276" w:lineRule="auto"/>
      <w:ind w:left="720"/>
      <w:textAlignment w:val="baseline"/>
      <w:outlineLvl w:val="0"/>
    </w:pPr>
    <w:rPr>
      <w:rFonts w:eastAsiaTheme="majorEastAsia" w:cstheme="majorBidi"/>
      <w:b/>
      <w:sz w:val="32"/>
      <w:szCs w:val="32"/>
      <w:lang w:val="en-GB"/>
    </w:rPr>
  </w:style>
  <w:style w:type="paragraph" w:styleId="Heading2">
    <w:name w:val="heading 2"/>
    <w:basedOn w:val="Normal"/>
    <w:next w:val="Normal"/>
    <w:link w:val="Heading2Char"/>
    <w:uiPriority w:val="9"/>
    <w:unhideWhenUsed/>
    <w:qFormat/>
    <w:rsid w:val="00133EF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7D4B"/>
    <w:rPr>
      <w:rFonts w:ascii="Times New Roman" w:eastAsiaTheme="majorEastAsia" w:hAnsi="Times New Roman" w:cstheme="majorBidi"/>
      <w:b/>
      <w:sz w:val="32"/>
      <w:szCs w:val="32"/>
      <w:lang w:val="en-GB" w:eastAsia="en-GB"/>
    </w:rPr>
  </w:style>
  <w:style w:type="paragraph" w:styleId="TOCHeading">
    <w:name w:val="TOC Heading"/>
    <w:basedOn w:val="Heading1"/>
    <w:next w:val="Normal"/>
    <w:uiPriority w:val="39"/>
    <w:unhideWhenUsed/>
    <w:qFormat/>
    <w:rsid w:val="00947D4B"/>
    <w:pPr>
      <w:tabs>
        <w:tab w:val="clear" w:pos="720"/>
      </w:tabs>
      <w:overflowPunct/>
      <w:autoSpaceDE/>
      <w:autoSpaceDN/>
      <w:adjustRightInd/>
      <w:spacing w:line="259" w:lineRule="auto"/>
      <w:ind w:left="0"/>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947D4B"/>
    <w:pPr>
      <w:overflowPunct w:val="0"/>
      <w:autoSpaceDE w:val="0"/>
      <w:autoSpaceDN w:val="0"/>
      <w:adjustRightInd w:val="0"/>
      <w:spacing w:after="100" w:line="276" w:lineRule="auto"/>
      <w:jc w:val="both"/>
      <w:textAlignment w:val="baseline"/>
    </w:pPr>
    <w:rPr>
      <w:rFonts w:ascii="Arial" w:hAnsi="Arial" w:cs="Arial"/>
      <w:sz w:val="20"/>
      <w:szCs w:val="20"/>
      <w:lang w:val="en-GB"/>
    </w:rPr>
  </w:style>
  <w:style w:type="character" w:styleId="Hyperlink">
    <w:name w:val="Hyperlink"/>
    <w:basedOn w:val="DefaultParagraphFont"/>
    <w:uiPriority w:val="99"/>
    <w:unhideWhenUsed/>
    <w:rsid w:val="00947D4B"/>
    <w:rPr>
      <w:color w:val="0563C1" w:themeColor="hyperlink"/>
      <w:u w:val="single"/>
    </w:rPr>
  </w:style>
  <w:style w:type="paragraph" w:styleId="ListParagraph">
    <w:name w:val="List Paragraph"/>
    <w:basedOn w:val="Normal"/>
    <w:uiPriority w:val="34"/>
    <w:qFormat/>
    <w:rsid w:val="00947D4B"/>
    <w:pPr>
      <w:tabs>
        <w:tab w:val="left" w:pos="720"/>
      </w:tabs>
      <w:overflowPunct w:val="0"/>
      <w:autoSpaceDE w:val="0"/>
      <w:autoSpaceDN w:val="0"/>
      <w:adjustRightInd w:val="0"/>
      <w:spacing w:line="276" w:lineRule="auto"/>
      <w:ind w:left="720"/>
      <w:jc w:val="both"/>
      <w:textAlignment w:val="baseline"/>
    </w:pPr>
    <w:rPr>
      <w:rFonts w:ascii="Arial" w:hAnsi="Arial" w:cs="Arial"/>
      <w:sz w:val="20"/>
      <w:szCs w:val="20"/>
      <w:lang w:val="en-GB"/>
    </w:rPr>
  </w:style>
  <w:style w:type="paragraph" w:customStyle="1" w:styleId="Default">
    <w:name w:val="Default"/>
    <w:rsid w:val="00CE057E"/>
    <w:pPr>
      <w:autoSpaceDE w:val="0"/>
      <w:autoSpaceDN w:val="0"/>
      <w:adjustRightInd w:val="0"/>
    </w:pPr>
    <w:rPr>
      <w:rFonts w:ascii="Times New Roman" w:hAnsi="Times New Roman" w:cs="Times New Roman"/>
      <w:color w:val="000000"/>
      <w:lang w:val="en-GB"/>
    </w:rPr>
  </w:style>
  <w:style w:type="table" w:styleId="TableGrid">
    <w:name w:val="Table Grid"/>
    <w:basedOn w:val="TableNormal"/>
    <w:uiPriority w:val="39"/>
    <w:rsid w:val="007C04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03505"/>
    <w:pPr>
      <w:spacing w:before="100" w:beforeAutospacing="1" w:after="100" w:afterAutospacing="1"/>
    </w:pPr>
  </w:style>
  <w:style w:type="character" w:styleId="Strong">
    <w:name w:val="Strong"/>
    <w:basedOn w:val="DefaultParagraphFont"/>
    <w:uiPriority w:val="22"/>
    <w:qFormat/>
    <w:rsid w:val="00AD2BC1"/>
    <w:rPr>
      <w:b/>
      <w:bCs/>
    </w:rPr>
  </w:style>
  <w:style w:type="character" w:customStyle="1" w:styleId="Heading2Char">
    <w:name w:val="Heading 2 Char"/>
    <w:basedOn w:val="DefaultParagraphFont"/>
    <w:link w:val="Heading2"/>
    <w:uiPriority w:val="9"/>
    <w:rsid w:val="00133EFB"/>
    <w:rPr>
      <w:rFonts w:asciiTheme="majorHAnsi" w:eastAsiaTheme="majorEastAsia" w:hAnsiTheme="majorHAnsi" w:cstheme="majorBidi"/>
      <w:color w:val="2F5496" w:themeColor="accent1" w:themeShade="BF"/>
      <w:sz w:val="26"/>
      <w:szCs w:val="26"/>
      <w:lang w:eastAsia="en-GB"/>
    </w:rPr>
  </w:style>
  <w:style w:type="paragraph" w:customStyle="1" w:styleId="ix">
    <w:name w:val="ix"/>
    <w:basedOn w:val="Normal"/>
    <w:rsid w:val="00DB198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89170">
      <w:bodyDiv w:val="1"/>
      <w:marLeft w:val="0"/>
      <w:marRight w:val="0"/>
      <w:marTop w:val="0"/>
      <w:marBottom w:val="0"/>
      <w:divBdr>
        <w:top w:val="none" w:sz="0" w:space="0" w:color="auto"/>
        <w:left w:val="none" w:sz="0" w:space="0" w:color="auto"/>
        <w:bottom w:val="none" w:sz="0" w:space="0" w:color="auto"/>
        <w:right w:val="none" w:sz="0" w:space="0" w:color="auto"/>
      </w:divBdr>
    </w:div>
    <w:div w:id="16128255">
      <w:bodyDiv w:val="1"/>
      <w:marLeft w:val="0"/>
      <w:marRight w:val="0"/>
      <w:marTop w:val="0"/>
      <w:marBottom w:val="0"/>
      <w:divBdr>
        <w:top w:val="none" w:sz="0" w:space="0" w:color="auto"/>
        <w:left w:val="none" w:sz="0" w:space="0" w:color="auto"/>
        <w:bottom w:val="none" w:sz="0" w:space="0" w:color="auto"/>
        <w:right w:val="none" w:sz="0" w:space="0" w:color="auto"/>
      </w:divBdr>
    </w:div>
    <w:div w:id="16975446">
      <w:bodyDiv w:val="1"/>
      <w:marLeft w:val="0"/>
      <w:marRight w:val="0"/>
      <w:marTop w:val="0"/>
      <w:marBottom w:val="0"/>
      <w:divBdr>
        <w:top w:val="none" w:sz="0" w:space="0" w:color="auto"/>
        <w:left w:val="none" w:sz="0" w:space="0" w:color="auto"/>
        <w:bottom w:val="none" w:sz="0" w:space="0" w:color="auto"/>
        <w:right w:val="none" w:sz="0" w:space="0" w:color="auto"/>
      </w:divBdr>
    </w:div>
    <w:div w:id="26300642">
      <w:bodyDiv w:val="1"/>
      <w:marLeft w:val="0"/>
      <w:marRight w:val="0"/>
      <w:marTop w:val="0"/>
      <w:marBottom w:val="0"/>
      <w:divBdr>
        <w:top w:val="none" w:sz="0" w:space="0" w:color="auto"/>
        <w:left w:val="none" w:sz="0" w:space="0" w:color="auto"/>
        <w:bottom w:val="none" w:sz="0" w:space="0" w:color="auto"/>
        <w:right w:val="none" w:sz="0" w:space="0" w:color="auto"/>
      </w:divBdr>
    </w:div>
    <w:div w:id="40256768">
      <w:bodyDiv w:val="1"/>
      <w:marLeft w:val="0"/>
      <w:marRight w:val="0"/>
      <w:marTop w:val="0"/>
      <w:marBottom w:val="0"/>
      <w:divBdr>
        <w:top w:val="none" w:sz="0" w:space="0" w:color="auto"/>
        <w:left w:val="none" w:sz="0" w:space="0" w:color="auto"/>
        <w:bottom w:val="none" w:sz="0" w:space="0" w:color="auto"/>
        <w:right w:val="none" w:sz="0" w:space="0" w:color="auto"/>
      </w:divBdr>
    </w:div>
    <w:div w:id="42558382">
      <w:bodyDiv w:val="1"/>
      <w:marLeft w:val="0"/>
      <w:marRight w:val="0"/>
      <w:marTop w:val="0"/>
      <w:marBottom w:val="0"/>
      <w:divBdr>
        <w:top w:val="none" w:sz="0" w:space="0" w:color="auto"/>
        <w:left w:val="none" w:sz="0" w:space="0" w:color="auto"/>
        <w:bottom w:val="none" w:sz="0" w:space="0" w:color="auto"/>
        <w:right w:val="none" w:sz="0" w:space="0" w:color="auto"/>
      </w:divBdr>
    </w:div>
    <w:div w:id="80688699">
      <w:bodyDiv w:val="1"/>
      <w:marLeft w:val="0"/>
      <w:marRight w:val="0"/>
      <w:marTop w:val="0"/>
      <w:marBottom w:val="0"/>
      <w:divBdr>
        <w:top w:val="none" w:sz="0" w:space="0" w:color="auto"/>
        <w:left w:val="none" w:sz="0" w:space="0" w:color="auto"/>
        <w:bottom w:val="none" w:sz="0" w:space="0" w:color="auto"/>
        <w:right w:val="none" w:sz="0" w:space="0" w:color="auto"/>
      </w:divBdr>
    </w:div>
    <w:div w:id="176700719">
      <w:bodyDiv w:val="1"/>
      <w:marLeft w:val="0"/>
      <w:marRight w:val="0"/>
      <w:marTop w:val="0"/>
      <w:marBottom w:val="0"/>
      <w:divBdr>
        <w:top w:val="none" w:sz="0" w:space="0" w:color="auto"/>
        <w:left w:val="none" w:sz="0" w:space="0" w:color="auto"/>
        <w:bottom w:val="none" w:sz="0" w:space="0" w:color="auto"/>
        <w:right w:val="none" w:sz="0" w:space="0" w:color="auto"/>
      </w:divBdr>
    </w:div>
    <w:div w:id="200438838">
      <w:bodyDiv w:val="1"/>
      <w:marLeft w:val="0"/>
      <w:marRight w:val="0"/>
      <w:marTop w:val="0"/>
      <w:marBottom w:val="0"/>
      <w:divBdr>
        <w:top w:val="none" w:sz="0" w:space="0" w:color="auto"/>
        <w:left w:val="none" w:sz="0" w:space="0" w:color="auto"/>
        <w:bottom w:val="none" w:sz="0" w:space="0" w:color="auto"/>
        <w:right w:val="none" w:sz="0" w:space="0" w:color="auto"/>
      </w:divBdr>
    </w:div>
    <w:div w:id="243537496">
      <w:bodyDiv w:val="1"/>
      <w:marLeft w:val="0"/>
      <w:marRight w:val="0"/>
      <w:marTop w:val="0"/>
      <w:marBottom w:val="0"/>
      <w:divBdr>
        <w:top w:val="none" w:sz="0" w:space="0" w:color="auto"/>
        <w:left w:val="none" w:sz="0" w:space="0" w:color="auto"/>
        <w:bottom w:val="none" w:sz="0" w:space="0" w:color="auto"/>
        <w:right w:val="none" w:sz="0" w:space="0" w:color="auto"/>
      </w:divBdr>
    </w:div>
    <w:div w:id="271598705">
      <w:bodyDiv w:val="1"/>
      <w:marLeft w:val="0"/>
      <w:marRight w:val="0"/>
      <w:marTop w:val="0"/>
      <w:marBottom w:val="0"/>
      <w:divBdr>
        <w:top w:val="none" w:sz="0" w:space="0" w:color="auto"/>
        <w:left w:val="none" w:sz="0" w:space="0" w:color="auto"/>
        <w:bottom w:val="none" w:sz="0" w:space="0" w:color="auto"/>
        <w:right w:val="none" w:sz="0" w:space="0" w:color="auto"/>
      </w:divBdr>
    </w:div>
    <w:div w:id="302469297">
      <w:bodyDiv w:val="1"/>
      <w:marLeft w:val="0"/>
      <w:marRight w:val="0"/>
      <w:marTop w:val="0"/>
      <w:marBottom w:val="0"/>
      <w:divBdr>
        <w:top w:val="none" w:sz="0" w:space="0" w:color="auto"/>
        <w:left w:val="none" w:sz="0" w:space="0" w:color="auto"/>
        <w:bottom w:val="none" w:sz="0" w:space="0" w:color="auto"/>
        <w:right w:val="none" w:sz="0" w:space="0" w:color="auto"/>
      </w:divBdr>
    </w:div>
    <w:div w:id="401947528">
      <w:bodyDiv w:val="1"/>
      <w:marLeft w:val="0"/>
      <w:marRight w:val="0"/>
      <w:marTop w:val="0"/>
      <w:marBottom w:val="0"/>
      <w:divBdr>
        <w:top w:val="none" w:sz="0" w:space="0" w:color="auto"/>
        <w:left w:val="none" w:sz="0" w:space="0" w:color="auto"/>
        <w:bottom w:val="none" w:sz="0" w:space="0" w:color="auto"/>
        <w:right w:val="none" w:sz="0" w:space="0" w:color="auto"/>
      </w:divBdr>
    </w:div>
    <w:div w:id="421536085">
      <w:bodyDiv w:val="1"/>
      <w:marLeft w:val="0"/>
      <w:marRight w:val="0"/>
      <w:marTop w:val="0"/>
      <w:marBottom w:val="0"/>
      <w:divBdr>
        <w:top w:val="none" w:sz="0" w:space="0" w:color="auto"/>
        <w:left w:val="none" w:sz="0" w:space="0" w:color="auto"/>
        <w:bottom w:val="none" w:sz="0" w:space="0" w:color="auto"/>
        <w:right w:val="none" w:sz="0" w:space="0" w:color="auto"/>
      </w:divBdr>
    </w:div>
    <w:div w:id="658314719">
      <w:bodyDiv w:val="1"/>
      <w:marLeft w:val="0"/>
      <w:marRight w:val="0"/>
      <w:marTop w:val="0"/>
      <w:marBottom w:val="0"/>
      <w:divBdr>
        <w:top w:val="none" w:sz="0" w:space="0" w:color="auto"/>
        <w:left w:val="none" w:sz="0" w:space="0" w:color="auto"/>
        <w:bottom w:val="none" w:sz="0" w:space="0" w:color="auto"/>
        <w:right w:val="none" w:sz="0" w:space="0" w:color="auto"/>
      </w:divBdr>
    </w:div>
    <w:div w:id="673918447">
      <w:bodyDiv w:val="1"/>
      <w:marLeft w:val="0"/>
      <w:marRight w:val="0"/>
      <w:marTop w:val="0"/>
      <w:marBottom w:val="0"/>
      <w:divBdr>
        <w:top w:val="none" w:sz="0" w:space="0" w:color="auto"/>
        <w:left w:val="none" w:sz="0" w:space="0" w:color="auto"/>
        <w:bottom w:val="none" w:sz="0" w:space="0" w:color="auto"/>
        <w:right w:val="none" w:sz="0" w:space="0" w:color="auto"/>
      </w:divBdr>
    </w:div>
    <w:div w:id="703559544">
      <w:bodyDiv w:val="1"/>
      <w:marLeft w:val="0"/>
      <w:marRight w:val="0"/>
      <w:marTop w:val="0"/>
      <w:marBottom w:val="0"/>
      <w:divBdr>
        <w:top w:val="none" w:sz="0" w:space="0" w:color="auto"/>
        <w:left w:val="none" w:sz="0" w:space="0" w:color="auto"/>
        <w:bottom w:val="none" w:sz="0" w:space="0" w:color="auto"/>
        <w:right w:val="none" w:sz="0" w:space="0" w:color="auto"/>
      </w:divBdr>
    </w:div>
    <w:div w:id="706367542">
      <w:bodyDiv w:val="1"/>
      <w:marLeft w:val="0"/>
      <w:marRight w:val="0"/>
      <w:marTop w:val="0"/>
      <w:marBottom w:val="0"/>
      <w:divBdr>
        <w:top w:val="none" w:sz="0" w:space="0" w:color="auto"/>
        <w:left w:val="none" w:sz="0" w:space="0" w:color="auto"/>
        <w:bottom w:val="none" w:sz="0" w:space="0" w:color="auto"/>
        <w:right w:val="none" w:sz="0" w:space="0" w:color="auto"/>
      </w:divBdr>
    </w:div>
    <w:div w:id="719591173">
      <w:bodyDiv w:val="1"/>
      <w:marLeft w:val="0"/>
      <w:marRight w:val="0"/>
      <w:marTop w:val="0"/>
      <w:marBottom w:val="0"/>
      <w:divBdr>
        <w:top w:val="none" w:sz="0" w:space="0" w:color="auto"/>
        <w:left w:val="none" w:sz="0" w:space="0" w:color="auto"/>
        <w:bottom w:val="none" w:sz="0" w:space="0" w:color="auto"/>
        <w:right w:val="none" w:sz="0" w:space="0" w:color="auto"/>
      </w:divBdr>
    </w:div>
    <w:div w:id="729961318">
      <w:bodyDiv w:val="1"/>
      <w:marLeft w:val="0"/>
      <w:marRight w:val="0"/>
      <w:marTop w:val="0"/>
      <w:marBottom w:val="0"/>
      <w:divBdr>
        <w:top w:val="none" w:sz="0" w:space="0" w:color="auto"/>
        <w:left w:val="none" w:sz="0" w:space="0" w:color="auto"/>
        <w:bottom w:val="none" w:sz="0" w:space="0" w:color="auto"/>
        <w:right w:val="none" w:sz="0" w:space="0" w:color="auto"/>
      </w:divBdr>
    </w:div>
    <w:div w:id="782188622">
      <w:bodyDiv w:val="1"/>
      <w:marLeft w:val="0"/>
      <w:marRight w:val="0"/>
      <w:marTop w:val="0"/>
      <w:marBottom w:val="0"/>
      <w:divBdr>
        <w:top w:val="none" w:sz="0" w:space="0" w:color="auto"/>
        <w:left w:val="none" w:sz="0" w:space="0" w:color="auto"/>
        <w:bottom w:val="none" w:sz="0" w:space="0" w:color="auto"/>
        <w:right w:val="none" w:sz="0" w:space="0" w:color="auto"/>
      </w:divBdr>
    </w:div>
    <w:div w:id="801315664">
      <w:bodyDiv w:val="1"/>
      <w:marLeft w:val="0"/>
      <w:marRight w:val="0"/>
      <w:marTop w:val="0"/>
      <w:marBottom w:val="0"/>
      <w:divBdr>
        <w:top w:val="none" w:sz="0" w:space="0" w:color="auto"/>
        <w:left w:val="none" w:sz="0" w:space="0" w:color="auto"/>
        <w:bottom w:val="none" w:sz="0" w:space="0" w:color="auto"/>
        <w:right w:val="none" w:sz="0" w:space="0" w:color="auto"/>
      </w:divBdr>
    </w:div>
    <w:div w:id="804934375">
      <w:bodyDiv w:val="1"/>
      <w:marLeft w:val="0"/>
      <w:marRight w:val="0"/>
      <w:marTop w:val="0"/>
      <w:marBottom w:val="0"/>
      <w:divBdr>
        <w:top w:val="none" w:sz="0" w:space="0" w:color="auto"/>
        <w:left w:val="none" w:sz="0" w:space="0" w:color="auto"/>
        <w:bottom w:val="none" w:sz="0" w:space="0" w:color="auto"/>
        <w:right w:val="none" w:sz="0" w:space="0" w:color="auto"/>
      </w:divBdr>
    </w:div>
    <w:div w:id="825165912">
      <w:bodyDiv w:val="1"/>
      <w:marLeft w:val="0"/>
      <w:marRight w:val="0"/>
      <w:marTop w:val="0"/>
      <w:marBottom w:val="0"/>
      <w:divBdr>
        <w:top w:val="none" w:sz="0" w:space="0" w:color="auto"/>
        <w:left w:val="none" w:sz="0" w:space="0" w:color="auto"/>
        <w:bottom w:val="none" w:sz="0" w:space="0" w:color="auto"/>
        <w:right w:val="none" w:sz="0" w:space="0" w:color="auto"/>
      </w:divBdr>
    </w:div>
    <w:div w:id="845679366">
      <w:bodyDiv w:val="1"/>
      <w:marLeft w:val="0"/>
      <w:marRight w:val="0"/>
      <w:marTop w:val="0"/>
      <w:marBottom w:val="0"/>
      <w:divBdr>
        <w:top w:val="none" w:sz="0" w:space="0" w:color="auto"/>
        <w:left w:val="none" w:sz="0" w:space="0" w:color="auto"/>
        <w:bottom w:val="none" w:sz="0" w:space="0" w:color="auto"/>
        <w:right w:val="none" w:sz="0" w:space="0" w:color="auto"/>
      </w:divBdr>
      <w:divsChild>
        <w:div w:id="1646398612">
          <w:marLeft w:val="0"/>
          <w:marRight w:val="0"/>
          <w:marTop w:val="0"/>
          <w:marBottom w:val="0"/>
          <w:divBdr>
            <w:top w:val="none" w:sz="0" w:space="0" w:color="auto"/>
            <w:left w:val="none" w:sz="0" w:space="0" w:color="auto"/>
            <w:bottom w:val="none" w:sz="0" w:space="0" w:color="auto"/>
            <w:right w:val="none" w:sz="0" w:space="0" w:color="auto"/>
          </w:divBdr>
          <w:divsChild>
            <w:div w:id="1852406098">
              <w:marLeft w:val="0"/>
              <w:marRight w:val="0"/>
              <w:marTop w:val="100"/>
              <w:marBottom w:val="100"/>
              <w:divBdr>
                <w:top w:val="none" w:sz="0" w:space="0" w:color="auto"/>
                <w:left w:val="none" w:sz="0" w:space="0" w:color="auto"/>
                <w:bottom w:val="none" w:sz="0" w:space="0" w:color="auto"/>
                <w:right w:val="none" w:sz="0" w:space="0" w:color="auto"/>
              </w:divBdr>
              <w:divsChild>
                <w:div w:id="759252623">
                  <w:marLeft w:val="0"/>
                  <w:marRight w:val="0"/>
                  <w:marTop w:val="0"/>
                  <w:marBottom w:val="0"/>
                  <w:divBdr>
                    <w:top w:val="none" w:sz="0" w:space="0" w:color="auto"/>
                    <w:left w:val="none" w:sz="0" w:space="0" w:color="auto"/>
                    <w:bottom w:val="none" w:sz="0" w:space="0" w:color="auto"/>
                    <w:right w:val="none" w:sz="0" w:space="0" w:color="auto"/>
                  </w:divBdr>
                  <w:divsChild>
                    <w:div w:id="1690638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0146192">
          <w:marLeft w:val="0"/>
          <w:marRight w:val="0"/>
          <w:marTop w:val="0"/>
          <w:marBottom w:val="0"/>
          <w:divBdr>
            <w:top w:val="none" w:sz="0" w:space="0" w:color="auto"/>
            <w:left w:val="none" w:sz="0" w:space="0" w:color="auto"/>
            <w:bottom w:val="none" w:sz="0" w:space="0" w:color="auto"/>
            <w:right w:val="none" w:sz="0" w:space="0" w:color="auto"/>
          </w:divBdr>
          <w:divsChild>
            <w:div w:id="1104495198">
              <w:marLeft w:val="0"/>
              <w:marRight w:val="0"/>
              <w:marTop w:val="100"/>
              <w:marBottom w:val="100"/>
              <w:divBdr>
                <w:top w:val="none" w:sz="0" w:space="0" w:color="auto"/>
                <w:left w:val="none" w:sz="0" w:space="0" w:color="auto"/>
                <w:bottom w:val="none" w:sz="0" w:space="0" w:color="auto"/>
                <w:right w:val="none" w:sz="0" w:space="0" w:color="auto"/>
              </w:divBdr>
              <w:divsChild>
                <w:div w:id="1564215935">
                  <w:marLeft w:val="0"/>
                  <w:marRight w:val="0"/>
                  <w:marTop w:val="0"/>
                  <w:marBottom w:val="0"/>
                  <w:divBdr>
                    <w:top w:val="none" w:sz="0" w:space="0" w:color="auto"/>
                    <w:left w:val="none" w:sz="0" w:space="0" w:color="auto"/>
                    <w:bottom w:val="none" w:sz="0" w:space="0" w:color="auto"/>
                    <w:right w:val="none" w:sz="0" w:space="0" w:color="auto"/>
                  </w:divBdr>
                  <w:divsChild>
                    <w:div w:id="123934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5083911">
          <w:marLeft w:val="0"/>
          <w:marRight w:val="0"/>
          <w:marTop w:val="0"/>
          <w:marBottom w:val="0"/>
          <w:divBdr>
            <w:top w:val="none" w:sz="0" w:space="0" w:color="auto"/>
            <w:left w:val="none" w:sz="0" w:space="0" w:color="auto"/>
            <w:bottom w:val="none" w:sz="0" w:space="0" w:color="auto"/>
            <w:right w:val="none" w:sz="0" w:space="0" w:color="auto"/>
          </w:divBdr>
          <w:divsChild>
            <w:div w:id="4673712">
              <w:marLeft w:val="0"/>
              <w:marRight w:val="0"/>
              <w:marTop w:val="100"/>
              <w:marBottom w:val="100"/>
              <w:divBdr>
                <w:top w:val="none" w:sz="0" w:space="0" w:color="auto"/>
                <w:left w:val="none" w:sz="0" w:space="0" w:color="auto"/>
                <w:bottom w:val="none" w:sz="0" w:space="0" w:color="auto"/>
                <w:right w:val="none" w:sz="0" w:space="0" w:color="auto"/>
              </w:divBdr>
              <w:divsChild>
                <w:div w:id="1271085093">
                  <w:marLeft w:val="0"/>
                  <w:marRight w:val="0"/>
                  <w:marTop w:val="0"/>
                  <w:marBottom w:val="0"/>
                  <w:divBdr>
                    <w:top w:val="none" w:sz="0" w:space="0" w:color="auto"/>
                    <w:left w:val="none" w:sz="0" w:space="0" w:color="auto"/>
                    <w:bottom w:val="none" w:sz="0" w:space="0" w:color="auto"/>
                    <w:right w:val="none" w:sz="0" w:space="0" w:color="auto"/>
                  </w:divBdr>
                  <w:divsChild>
                    <w:div w:id="277295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5991657">
      <w:bodyDiv w:val="1"/>
      <w:marLeft w:val="0"/>
      <w:marRight w:val="0"/>
      <w:marTop w:val="0"/>
      <w:marBottom w:val="0"/>
      <w:divBdr>
        <w:top w:val="none" w:sz="0" w:space="0" w:color="auto"/>
        <w:left w:val="none" w:sz="0" w:space="0" w:color="auto"/>
        <w:bottom w:val="none" w:sz="0" w:space="0" w:color="auto"/>
        <w:right w:val="none" w:sz="0" w:space="0" w:color="auto"/>
      </w:divBdr>
    </w:div>
    <w:div w:id="899482372">
      <w:bodyDiv w:val="1"/>
      <w:marLeft w:val="0"/>
      <w:marRight w:val="0"/>
      <w:marTop w:val="0"/>
      <w:marBottom w:val="0"/>
      <w:divBdr>
        <w:top w:val="none" w:sz="0" w:space="0" w:color="auto"/>
        <w:left w:val="none" w:sz="0" w:space="0" w:color="auto"/>
        <w:bottom w:val="none" w:sz="0" w:space="0" w:color="auto"/>
        <w:right w:val="none" w:sz="0" w:space="0" w:color="auto"/>
      </w:divBdr>
    </w:div>
    <w:div w:id="902987276">
      <w:bodyDiv w:val="1"/>
      <w:marLeft w:val="0"/>
      <w:marRight w:val="0"/>
      <w:marTop w:val="0"/>
      <w:marBottom w:val="0"/>
      <w:divBdr>
        <w:top w:val="none" w:sz="0" w:space="0" w:color="auto"/>
        <w:left w:val="none" w:sz="0" w:space="0" w:color="auto"/>
        <w:bottom w:val="none" w:sz="0" w:space="0" w:color="auto"/>
        <w:right w:val="none" w:sz="0" w:space="0" w:color="auto"/>
      </w:divBdr>
    </w:div>
    <w:div w:id="1002128544">
      <w:bodyDiv w:val="1"/>
      <w:marLeft w:val="0"/>
      <w:marRight w:val="0"/>
      <w:marTop w:val="0"/>
      <w:marBottom w:val="0"/>
      <w:divBdr>
        <w:top w:val="none" w:sz="0" w:space="0" w:color="auto"/>
        <w:left w:val="none" w:sz="0" w:space="0" w:color="auto"/>
        <w:bottom w:val="none" w:sz="0" w:space="0" w:color="auto"/>
        <w:right w:val="none" w:sz="0" w:space="0" w:color="auto"/>
      </w:divBdr>
    </w:div>
    <w:div w:id="1012535325">
      <w:bodyDiv w:val="1"/>
      <w:marLeft w:val="0"/>
      <w:marRight w:val="0"/>
      <w:marTop w:val="0"/>
      <w:marBottom w:val="0"/>
      <w:divBdr>
        <w:top w:val="none" w:sz="0" w:space="0" w:color="auto"/>
        <w:left w:val="none" w:sz="0" w:space="0" w:color="auto"/>
        <w:bottom w:val="none" w:sz="0" w:space="0" w:color="auto"/>
        <w:right w:val="none" w:sz="0" w:space="0" w:color="auto"/>
      </w:divBdr>
    </w:div>
    <w:div w:id="1058671307">
      <w:bodyDiv w:val="1"/>
      <w:marLeft w:val="0"/>
      <w:marRight w:val="0"/>
      <w:marTop w:val="0"/>
      <w:marBottom w:val="0"/>
      <w:divBdr>
        <w:top w:val="none" w:sz="0" w:space="0" w:color="auto"/>
        <w:left w:val="none" w:sz="0" w:space="0" w:color="auto"/>
        <w:bottom w:val="none" w:sz="0" w:space="0" w:color="auto"/>
        <w:right w:val="none" w:sz="0" w:space="0" w:color="auto"/>
      </w:divBdr>
    </w:div>
    <w:div w:id="1106729581">
      <w:bodyDiv w:val="1"/>
      <w:marLeft w:val="0"/>
      <w:marRight w:val="0"/>
      <w:marTop w:val="0"/>
      <w:marBottom w:val="0"/>
      <w:divBdr>
        <w:top w:val="none" w:sz="0" w:space="0" w:color="auto"/>
        <w:left w:val="none" w:sz="0" w:space="0" w:color="auto"/>
        <w:bottom w:val="none" w:sz="0" w:space="0" w:color="auto"/>
        <w:right w:val="none" w:sz="0" w:space="0" w:color="auto"/>
      </w:divBdr>
    </w:div>
    <w:div w:id="1124881972">
      <w:bodyDiv w:val="1"/>
      <w:marLeft w:val="0"/>
      <w:marRight w:val="0"/>
      <w:marTop w:val="0"/>
      <w:marBottom w:val="0"/>
      <w:divBdr>
        <w:top w:val="none" w:sz="0" w:space="0" w:color="auto"/>
        <w:left w:val="none" w:sz="0" w:space="0" w:color="auto"/>
        <w:bottom w:val="none" w:sz="0" w:space="0" w:color="auto"/>
        <w:right w:val="none" w:sz="0" w:space="0" w:color="auto"/>
      </w:divBdr>
    </w:div>
    <w:div w:id="1259673506">
      <w:bodyDiv w:val="1"/>
      <w:marLeft w:val="0"/>
      <w:marRight w:val="0"/>
      <w:marTop w:val="0"/>
      <w:marBottom w:val="0"/>
      <w:divBdr>
        <w:top w:val="none" w:sz="0" w:space="0" w:color="auto"/>
        <w:left w:val="none" w:sz="0" w:space="0" w:color="auto"/>
        <w:bottom w:val="none" w:sz="0" w:space="0" w:color="auto"/>
        <w:right w:val="none" w:sz="0" w:space="0" w:color="auto"/>
      </w:divBdr>
    </w:div>
    <w:div w:id="1340500965">
      <w:bodyDiv w:val="1"/>
      <w:marLeft w:val="0"/>
      <w:marRight w:val="0"/>
      <w:marTop w:val="0"/>
      <w:marBottom w:val="0"/>
      <w:divBdr>
        <w:top w:val="none" w:sz="0" w:space="0" w:color="auto"/>
        <w:left w:val="none" w:sz="0" w:space="0" w:color="auto"/>
        <w:bottom w:val="none" w:sz="0" w:space="0" w:color="auto"/>
        <w:right w:val="none" w:sz="0" w:space="0" w:color="auto"/>
      </w:divBdr>
    </w:div>
    <w:div w:id="1395809175">
      <w:bodyDiv w:val="1"/>
      <w:marLeft w:val="0"/>
      <w:marRight w:val="0"/>
      <w:marTop w:val="0"/>
      <w:marBottom w:val="0"/>
      <w:divBdr>
        <w:top w:val="none" w:sz="0" w:space="0" w:color="auto"/>
        <w:left w:val="none" w:sz="0" w:space="0" w:color="auto"/>
        <w:bottom w:val="none" w:sz="0" w:space="0" w:color="auto"/>
        <w:right w:val="none" w:sz="0" w:space="0" w:color="auto"/>
      </w:divBdr>
    </w:div>
    <w:div w:id="1410420536">
      <w:bodyDiv w:val="1"/>
      <w:marLeft w:val="0"/>
      <w:marRight w:val="0"/>
      <w:marTop w:val="0"/>
      <w:marBottom w:val="0"/>
      <w:divBdr>
        <w:top w:val="none" w:sz="0" w:space="0" w:color="auto"/>
        <w:left w:val="none" w:sz="0" w:space="0" w:color="auto"/>
        <w:bottom w:val="none" w:sz="0" w:space="0" w:color="auto"/>
        <w:right w:val="none" w:sz="0" w:space="0" w:color="auto"/>
      </w:divBdr>
    </w:div>
    <w:div w:id="1419860627">
      <w:bodyDiv w:val="1"/>
      <w:marLeft w:val="0"/>
      <w:marRight w:val="0"/>
      <w:marTop w:val="0"/>
      <w:marBottom w:val="0"/>
      <w:divBdr>
        <w:top w:val="none" w:sz="0" w:space="0" w:color="auto"/>
        <w:left w:val="none" w:sz="0" w:space="0" w:color="auto"/>
        <w:bottom w:val="none" w:sz="0" w:space="0" w:color="auto"/>
        <w:right w:val="none" w:sz="0" w:space="0" w:color="auto"/>
      </w:divBdr>
    </w:div>
    <w:div w:id="1465196824">
      <w:bodyDiv w:val="1"/>
      <w:marLeft w:val="0"/>
      <w:marRight w:val="0"/>
      <w:marTop w:val="0"/>
      <w:marBottom w:val="0"/>
      <w:divBdr>
        <w:top w:val="none" w:sz="0" w:space="0" w:color="auto"/>
        <w:left w:val="none" w:sz="0" w:space="0" w:color="auto"/>
        <w:bottom w:val="none" w:sz="0" w:space="0" w:color="auto"/>
        <w:right w:val="none" w:sz="0" w:space="0" w:color="auto"/>
      </w:divBdr>
    </w:div>
    <w:div w:id="1468427007">
      <w:bodyDiv w:val="1"/>
      <w:marLeft w:val="0"/>
      <w:marRight w:val="0"/>
      <w:marTop w:val="0"/>
      <w:marBottom w:val="0"/>
      <w:divBdr>
        <w:top w:val="none" w:sz="0" w:space="0" w:color="auto"/>
        <w:left w:val="none" w:sz="0" w:space="0" w:color="auto"/>
        <w:bottom w:val="none" w:sz="0" w:space="0" w:color="auto"/>
        <w:right w:val="none" w:sz="0" w:space="0" w:color="auto"/>
      </w:divBdr>
    </w:div>
    <w:div w:id="1497720934">
      <w:bodyDiv w:val="1"/>
      <w:marLeft w:val="0"/>
      <w:marRight w:val="0"/>
      <w:marTop w:val="0"/>
      <w:marBottom w:val="0"/>
      <w:divBdr>
        <w:top w:val="none" w:sz="0" w:space="0" w:color="auto"/>
        <w:left w:val="none" w:sz="0" w:space="0" w:color="auto"/>
        <w:bottom w:val="none" w:sz="0" w:space="0" w:color="auto"/>
        <w:right w:val="none" w:sz="0" w:space="0" w:color="auto"/>
      </w:divBdr>
    </w:div>
    <w:div w:id="1516383901">
      <w:bodyDiv w:val="1"/>
      <w:marLeft w:val="0"/>
      <w:marRight w:val="0"/>
      <w:marTop w:val="0"/>
      <w:marBottom w:val="0"/>
      <w:divBdr>
        <w:top w:val="none" w:sz="0" w:space="0" w:color="auto"/>
        <w:left w:val="none" w:sz="0" w:space="0" w:color="auto"/>
        <w:bottom w:val="none" w:sz="0" w:space="0" w:color="auto"/>
        <w:right w:val="none" w:sz="0" w:space="0" w:color="auto"/>
      </w:divBdr>
    </w:div>
    <w:div w:id="1538664692">
      <w:bodyDiv w:val="1"/>
      <w:marLeft w:val="0"/>
      <w:marRight w:val="0"/>
      <w:marTop w:val="0"/>
      <w:marBottom w:val="0"/>
      <w:divBdr>
        <w:top w:val="none" w:sz="0" w:space="0" w:color="auto"/>
        <w:left w:val="none" w:sz="0" w:space="0" w:color="auto"/>
        <w:bottom w:val="none" w:sz="0" w:space="0" w:color="auto"/>
        <w:right w:val="none" w:sz="0" w:space="0" w:color="auto"/>
      </w:divBdr>
    </w:div>
    <w:div w:id="1545603415">
      <w:bodyDiv w:val="1"/>
      <w:marLeft w:val="0"/>
      <w:marRight w:val="0"/>
      <w:marTop w:val="0"/>
      <w:marBottom w:val="0"/>
      <w:divBdr>
        <w:top w:val="none" w:sz="0" w:space="0" w:color="auto"/>
        <w:left w:val="none" w:sz="0" w:space="0" w:color="auto"/>
        <w:bottom w:val="none" w:sz="0" w:space="0" w:color="auto"/>
        <w:right w:val="none" w:sz="0" w:space="0" w:color="auto"/>
      </w:divBdr>
    </w:div>
    <w:div w:id="1569806982">
      <w:bodyDiv w:val="1"/>
      <w:marLeft w:val="0"/>
      <w:marRight w:val="0"/>
      <w:marTop w:val="0"/>
      <w:marBottom w:val="0"/>
      <w:divBdr>
        <w:top w:val="none" w:sz="0" w:space="0" w:color="auto"/>
        <w:left w:val="none" w:sz="0" w:space="0" w:color="auto"/>
        <w:bottom w:val="none" w:sz="0" w:space="0" w:color="auto"/>
        <w:right w:val="none" w:sz="0" w:space="0" w:color="auto"/>
      </w:divBdr>
    </w:div>
    <w:div w:id="1624725046">
      <w:bodyDiv w:val="1"/>
      <w:marLeft w:val="0"/>
      <w:marRight w:val="0"/>
      <w:marTop w:val="0"/>
      <w:marBottom w:val="0"/>
      <w:divBdr>
        <w:top w:val="none" w:sz="0" w:space="0" w:color="auto"/>
        <w:left w:val="none" w:sz="0" w:space="0" w:color="auto"/>
        <w:bottom w:val="none" w:sz="0" w:space="0" w:color="auto"/>
        <w:right w:val="none" w:sz="0" w:space="0" w:color="auto"/>
      </w:divBdr>
    </w:div>
    <w:div w:id="1635285564">
      <w:bodyDiv w:val="1"/>
      <w:marLeft w:val="0"/>
      <w:marRight w:val="0"/>
      <w:marTop w:val="0"/>
      <w:marBottom w:val="0"/>
      <w:divBdr>
        <w:top w:val="none" w:sz="0" w:space="0" w:color="auto"/>
        <w:left w:val="none" w:sz="0" w:space="0" w:color="auto"/>
        <w:bottom w:val="none" w:sz="0" w:space="0" w:color="auto"/>
        <w:right w:val="none" w:sz="0" w:space="0" w:color="auto"/>
      </w:divBdr>
    </w:div>
    <w:div w:id="1654795179">
      <w:bodyDiv w:val="1"/>
      <w:marLeft w:val="0"/>
      <w:marRight w:val="0"/>
      <w:marTop w:val="0"/>
      <w:marBottom w:val="0"/>
      <w:divBdr>
        <w:top w:val="none" w:sz="0" w:space="0" w:color="auto"/>
        <w:left w:val="none" w:sz="0" w:space="0" w:color="auto"/>
        <w:bottom w:val="none" w:sz="0" w:space="0" w:color="auto"/>
        <w:right w:val="none" w:sz="0" w:space="0" w:color="auto"/>
      </w:divBdr>
    </w:div>
    <w:div w:id="1775594058">
      <w:bodyDiv w:val="1"/>
      <w:marLeft w:val="0"/>
      <w:marRight w:val="0"/>
      <w:marTop w:val="0"/>
      <w:marBottom w:val="0"/>
      <w:divBdr>
        <w:top w:val="none" w:sz="0" w:space="0" w:color="auto"/>
        <w:left w:val="none" w:sz="0" w:space="0" w:color="auto"/>
        <w:bottom w:val="none" w:sz="0" w:space="0" w:color="auto"/>
        <w:right w:val="none" w:sz="0" w:space="0" w:color="auto"/>
      </w:divBdr>
    </w:div>
    <w:div w:id="1785731994">
      <w:bodyDiv w:val="1"/>
      <w:marLeft w:val="0"/>
      <w:marRight w:val="0"/>
      <w:marTop w:val="0"/>
      <w:marBottom w:val="0"/>
      <w:divBdr>
        <w:top w:val="none" w:sz="0" w:space="0" w:color="auto"/>
        <w:left w:val="none" w:sz="0" w:space="0" w:color="auto"/>
        <w:bottom w:val="none" w:sz="0" w:space="0" w:color="auto"/>
        <w:right w:val="none" w:sz="0" w:space="0" w:color="auto"/>
      </w:divBdr>
    </w:div>
    <w:div w:id="1836535304">
      <w:bodyDiv w:val="1"/>
      <w:marLeft w:val="0"/>
      <w:marRight w:val="0"/>
      <w:marTop w:val="0"/>
      <w:marBottom w:val="0"/>
      <w:divBdr>
        <w:top w:val="none" w:sz="0" w:space="0" w:color="auto"/>
        <w:left w:val="none" w:sz="0" w:space="0" w:color="auto"/>
        <w:bottom w:val="none" w:sz="0" w:space="0" w:color="auto"/>
        <w:right w:val="none" w:sz="0" w:space="0" w:color="auto"/>
      </w:divBdr>
    </w:div>
    <w:div w:id="1908956830">
      <w:bodyDiv w:val="1"/>
      <w:marLeft w:val="0"/>
      <w:marRight w:val="0"/>
      <w:marTop w:val="0"/>
      <w:marBottom w:val="0"/>
      <w:divBdr>
        <w:top w:val="none" w:sz="0" w:space="0" w:color="auto"/>
        <w:left w:val="none" w:sz="0" w:space="0" w:color="auto"/>
        <w:bottom w:val="none" w:sz="0" w:space="0" w:color="auto"/>
        <w:right w:val="none" w:sz="0" w:space="0" w:color="auto"/>
      </w:divBdr>
    </w:div>
    <w:div w:id="1956982110">
      <w:bodyDiv w:val="1"/>
      <w:marLeft w:val="0"/>
      <w:marRight w:val="0"/>
      <w:marTop w:val="0"/>
      <w:marBottom w:val="0"/>
      <w:divBdr>
        <w:top w:val="none" w:sz="0" w:space="0" w:color="auto"/>
        <w:left w:val="none" w:sz="0" w:space="0" w:color="auto"/>
        <w:bottom w:val="none" w:sz="0" w:space="0" w:color="auto"/>
        <w:right w:val="none" w:sz="0" w:space="0" w:color="auto"/>
      </w:divBdr>
    </w:div>
    <w:div w:id="2011828017">
      <w:bodyDiv w:val="1"/>
      <w:marLeft w:val="0"/>
      <w:marRight w:val="0"/>
      <w:marTop w:val="0"/>
      <w:marBottom w:val="0"/>
      <w:divBdr>
        <w:top w:val="none" w:sz="0" w:space="0" w:color="auto"/>
        <w:left w:val="none" w:sz="0" w:space="0" w:color="auto"/>
        <w:bottom w:val="none" w:sz="0" w:space="0" w:color="auto"/>
        <w:right w:val="none" w:sz="0" w:space="0" w:color="auto"/>
      </w:divBdr>
    </w:div>
    <w:div w:id="2036543435">
      <w:bodyDiv w:val="1"/>
      <w:marLeft w:val="0"/>
      <w:marRight w:val="0"/>
      <w:marTop w:val="0"/>
      <w:marBottom w:val="0"/>
      <w:divBdr>
        <w:top w:val="none" w:sz="0" w:space="0" w:color="auto"/>
        <w:left w:val="none" w:sz="0" w:space="0" w:color="auto"/>
        <w:bottom w:val="none" w:sz="0" w:space="0" w:color="auto"/>
        <w:right w:val="none" w:sz="0" w:space="0" w:color="auto"/>
      </w:divBdr>
    </w:div>
    <w:div w:id="207901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Kag</b:Tag>
    <b:SourceType>InternetSite</b:SourceType>
    <b:Guid>{317A7ED6-239A-0947-A500-B61887723EF5}</b:Guid>
    <b:Title>Kaggle Dataset</b:Title>
    <b:URL>https://www.kaggle.com/lakshmi25npathi/imdb-dataset-of-50k-movie-reviews</b:URL>
    <b:RefOrder>1</b:RefOrder>
  </b:Source>
</b:Sources>
</file>

<file path=customXml/itemProps1.xml><?xml version="1.0" encoding="utf-8"?>
<ds:datastoreItem xmlns:ds="http://schemas.openxmlformats.org/officeDocument/2006/customXml" ds:itemID="{2A65ACDC-B578-4649-A430-C52769385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18</Pages>
  <Words>10179</Words>
  <Characters>5802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et Talaviya</dc:creator>
  <cp:keywords/>
  <dc:description/>
  <cp:lastModifiedBy>Sanket Talaviya</cp:lastModifiedBy>
  <cp:revision>619</cp:revision>
  <dcterms:created xsi:type="dcterms:W3CDTF">2021-03-31T16:30:00Z</dcterms:created>
  <dcterms:modified xsi:type="dcterms:W3CDTF">2021-04-15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iverpool-john-moores-university-harvard</vt:lpwstr>
  </property>
  <property fmtid="{D5CDD505-2E9C-101B-9397-08002B2CF9AE}" pid="19" name="Mendeley Recent Style Name 8_1">
    <vt:lpwstr>Liverpool John Moores University - Harvard</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32666f10-4710-3113-b860-31abb2ad56ca</vt:lpwstr>
  </property>
  <property fmtid="{D5CDD505-2E9C-101B-9397-08002B2CF9AE}" pid="24" name="Mendeley Citation Style_1">
    <vt:lpwstr>http://www.zotero.org/styles/liverpool-john-moores-university-harvard</vt:lpwstr>
  </property>
</Properties>
</file>